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7570D7">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7570D7">
        <w:fldChar w:fldCharType="separate"/>
      </w:r>
      <w:r w:rsidR="008D3985" w:rsidRPr="008D3985">
        <w:rPr>
          <w:rFonts w:ascii="Calibri" w:hAnsi="Calibri" w:cs="Calibri"/>
        </w:rPr>
        <w:t>[1]</w:t>
      </w:r>
      <w:r w:rsidR="007570D7">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7570D7">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7570D7">
        <w:fldChar w:fldCharType="separate"/>
      </w:r>
      <w:r w:rsidR="008D3985" w:rsidRPr="008D3985">
        <w:rPr>
          <w:rFonts w:ascii="Calibri" w:hAnsi="Calibri" w:cs="Calibri"/>
        </w:rPr>
        <w:t>[2]</w:t>
      </w:r>
      <w:r w:rsidR="007570D7">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r w:rsidR="00D52368">
        <w:t xml:space="preserve"> </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ption</w:t>
      </w:r>
      <w:r w:rsidR="00895716">
        <w:t xml:space="preserve"> using Power Mode</w:t>
      </w:r>
      <w:r w:rsidR="002F12D7">
        <w:t xml:space="preserve">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w:t>
      </w:r>
      <w:r w:rsidR="005F3850">
        <w:t xml:space="preserve">Consider that Power Mode increases the </w:t>
      </w:r>
      <w:r w:rsidR="006618FD">
        <w:t>maximum stimulator output</w:t>
      </w:r>
      <w:r w:rsidR="005F3850">
        <w:t xml:space="preserve"> by 40%. </w:t>
      </w:r>
      <w:r w:rsidR="00E739E3">
        <w:t xml:space="preserve">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7570D7">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7570D7">
        <w:fldChar w:fldCharType="separate"/>
      </w:r>
      <w:r w:rsidR="0040398A" w:rsidRPr="0040398A">
        <w:rPr>
          <w:rFonts w:ascii="Calibri" w:hAnsi="Calibri" w:cs="Calibri"/>
        </w:rPr>
        <w:t>[2]</w:t>
      </w:r>
      <w:r w:rsidR="007570D7">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p>
    <w:p w:rsidR="000A071B" w:rsidRDefault="008155BF" w:rsidP="008155BF">
      <w:pPr>
        <w:jc w:val="both"/>
      </w:pPr>
      <w:r>
        <w:t xml:space="preserve">At this spot the resting motor threshold (RMT) was determined </w:t>
      </w:r>
      <w:bookmarkStart w:id="3" w:name="OLE_LINK3"/>
      <w:r>
        <w:t xml:space="preserve">with the relative frequency method </w:t>
      </w:r>
      <w:r w:rsidR="007570D7">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7570D7">
        <w:fldChar w:fldCharType="separate"/>
      </w:r>
      <w:r w:rsidRPr="008155BF">
        <w:rPr>
          <w:rFonts w:ascii="Calibri" w:hAnsi="Calibri" w:cs="Calibri"/>
        </w:rPr>
        <w:t>[3]</w:t>
      </w:r>
      <w:r w:rsidR="007570D7">
        <w:fldChar w:fldCharType="end"/>
      </w:r>
      <w:bookmarkEnd w:id="3"/>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B83CE7" w:rsidRDefault="00F43EA7" w:rsidP="00B83C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 xml:space="preserve">tion condition with 110% of </w:t>
      </w:r>
      <w:r w:rsidR="00095206">
        <w:t xml:space="preserve">the </w:t>
      </w:r>
      <w:r w:rsidR="002D08E7">
        <w:t>RMT</w:t>
      </w:r>
      <w:r w:rsidR="00095206">
        <w:t xml:space="preserve"> of the primary target</w:t>
      </w:r>
      <w:r w:rsidR="002D08E7">
        <w:t>.</w:t>
      </w:r>
      <w:r w:rsidR="00B83CE7" w:rsidRPr="00B83CE7">
        <w:t xml:space="preserve"> </w:t>
      </w:r>
      <w:r w:rsidR="00B83CE7">
        <w:t>We had to remove 6 measurements for technical reasons, resulting in</w:t>
      </w:r>
      <w:r w:rsidR="0036652C">
        <w:t xml:space="preserve"> 46 total and </w:t>
      </w:r>
      <w:r w:rsidR="00B83CE7">
        <w:t>11 to 13 maps for each of the four conditions.</w:t>
      </w:r>
    </w:p>
    <w:p w:rsidR="00C72C69" w:rsidRPr="0063131E" w:rsidRDefault="0063131E" w:rsidP="00F43EA7">
      <w:pPr>
        <w:jc w:val="both"/>
        <w:rPr>
          <w:i/>
        </w:rPr>
      </w:pPr>
      <w:r w:rsidRPr="0063131E">
        <w:rPr>
          <w:i/>
        </w:rPr>
        <w:t>Input-Output-Curves</w:t>
      </w:r>
    </w:p>
    <w:p w:rsidR="00B83CE7" w:rsidRDefault="0063131E" w:rsidP="00B83CE7">
      <w:pPr>
        <w:jc w:val="both"/>
      </w:pPr>
      <w:r>
        <w:t xml:space="preserve">After mapping, we selected the </w:t>
      </w:r>
      <w:r w:rsidR="00F43EA7">
        <w:t>point in the grid with the highest MEP averaged over 3 stimuli</w:t>
      </w:r>
      <w:r>
        <w:t xml:space="preserve"> (</w:t>
      </w:r>
      <w:r w:rsidR="00BD487C">
        <w:t>pr</w:t>
      </w:r>
      <w:r w:rsidR="00BD487C">
        <w:t>i</w:t>
      </w:r>
      <w:r w:rsidR="00BD487C">
        <w:t>mary target</w:t>
      </w:r>
      <w:r>
        <w:t xml:space="preserve">) and identified the </w:t>
      </w:r>
      <w:r w:rsidR="00F43EA7">
        <w:t>most anterior point eliciting any MEP</w:t>
      </w:r>
      <w:r>
        <w:t xml:space="preserve"> (</w:t>
      </w:r>
      <w:r w:rsidR="00BD487C">
        <w:t>anterior target</w:t>
      </w:r>
      <w:r>
        <w:t xml:space="preserve">). </w:t>
      </w:r>
      <w:r w:rsidR="00E739E3">
        <w:t xml:space="preserve">To </w:t>
      </w:r>
      <w:r w:rsidR="009418C2">
        <w:t xml:space="preserve">assess </w:t>
      </w:r>
      <w:r w:rsidR="00E739E3">
        <w:t>di</w:t>
      </w:r>
      <w:r w:rsidR="00E739E3">
        <w:t>f</w:t>
      </w:r>
      <w:r w:rsidR="00E739E3">
        <w:t>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 xml:space="preserve">at each </w:t>
      </w:r>
      <w:r w:rsidR="00BD487C">
        <w:t>target. We stimulated with 7 intensities ranging from 90% - 150% of the respective RMT in steps of 10%, delivering 10 stimuli per intensity.  The order of stimulation intensities was randomized within each subject. Consider that 150% of 67% MSO is 100%, suggesting that at RMT higher than 67%, we would not be able to sample for high intensities. To be able to adequately sample the complete i</w:t>
      </w:r>
      <w:r w:rsidR="00BD487C">
        <w:t>n</w:t>
      </w:r>
      <w:r w:rsidR="00BD487C">
        <w:t xml:space="preserve">put-output curve, we therefore used the following procedure. If the RMT at the primary </w:t>
      </w:r>
      <w:r w:rsidR="00910DCE">
        <w:t xml:space="preserve">target </w:t>
      </w:r>
      <w:r w:rsidR="00BD487C">
        <w:t>was above 67% MSO</w:t>
      </w:r>
      <w:r w:rsidR="00A8721E">
        <w:t xml:space="preserve">, we </w:t>
      </w:r>
      <w:r w:rsidR="003E32D0">
        <w:t xml:space="preserve">calculated </w:t>
      </w:r>
      <w:r w:rsidR="005321F6">
        <w:t>the stimulation intensities for primary and anterior target relative to 67% MSO.</w:t>
      </w:r>
      <w:r w:rsidR="00910DCE">
        <w:t xml:space="preserve"> If RMT at the primary target was below 67%, </w:t>
      </w:r>
      <w:r w:rsidR="00C278CC">
        <w:t xml:space="preserve">we </w:t>
      </w:r>
      <w:r w:rsidR="006E45B1">
        <w:t>determined</w:t>
      </w:r>
      <w:r w:rsidR="00C278CC">
        <w:t xml:space="preserve"> the RMT for the anterior target </w:t>
      </w:r>
      <w:r w:rsidR="004C61FD">
        <w:t xml:space="preserve">with the relative frequency method </w:t>
      </w:r>
      <w:r w:rsidR="007570D7">
        <w:fldChar w:fldCharType="begin"/>
      </w:r>
      <w:r w:rsidR="004C61FD">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7570D7">
        <w:fldChar w:fldCharType="separate"/>
      </w:r>
      <w:r w:rsidR="004C61FD" w:rsidRPr="008155BF">
        <w:rPr>
          <w:rFonts w:ascii="Calibri" w:hAnsi="Calibri" w:cs="Calibri"/>
        </w:rPr>
        <w:t>[3]</w:t>
      </w:r>
      <w:r w:rsidR="007570D7">
        <w:fldChar w:fldCharType="end"/>
      </w:r>
      <w:r w:rsidR="009C557F">
        <w:t>, and used distinct stimulation</w:t>
      </w:r>
      <w:r w:rsidR="0042497E">
        <w:t xml:space="preserve"> </w:t>
      </w:r>
      <w:r w:rsidR="009C557F">
        <w:t xml:space="preserve">intensities for primary and anterior target. </w:t>
      </w:r>
      <w:r w:rsidR="00EF5AC1">
        <w:t xml:space="preserve"> </w:t>
      </w:r>
      <w:bookmarkEnd w:id="0"/>
      <w:r w:rsidR="00D52368">
        <w:t xml:space="preserve">We had to remove 15 </w:t>
      </w:r>
      <w:r w:rsidR="00BB1FAF">
        <w:t xml:space="preserve">measurements </w:t>
      </w:r>
      <w:r w:rsidR="00A177E2">
        <w:t xml:space="preserve">for </w:t>
      </w:r>
      <w:r w:rsidR="000E1C23">
        <w:t xml:space="preserve">technical </w:t>
      </w:r>
      <w:r w:rsidR="00A177E2">
        <w:t>reasons</w:t>
      </w:r>
      <w:r w:rsidR="000E1C23">
        <w:t xml:space="preserve">, resulting </w:t>
      </w:r>
      <w:r w:rsidR="00B66BD9">
        <w:t xml:space="preserve">in </w:t>
      </w:r>
      <w:r w:rsidR="0036652C">
        <w:t xml:space="preserve">89 total and </w:t>
      </w:r>
      <w:r w:rsidR="002255D1">
        <w:t>10</w:t>
      </w:r>
      <w:r w:rsidR="00B66BD9">
        <w:t xml:space="preserve"> to </w:t>
      </w:r>
      <w:r w:rsidR="002255D1">
        <w:t xml:space="preserve">13 input-output curve measurements </w:t>
      </w:r>
      <w:r w:rsidR="00B83CE7">
        <w:t>for each of the eight conditions.</w:t>
      </w:r>
    </w:p>
    <w:p w:rsidR="007225B3" w:rsidRDefault="0017752B" w:rsidP="005A7F8A">
      <w:pPr>
        <w:jc w:val="both"/>
        <w:rPr>
          <w:i/>
        </w:rPr>
      </w:pPr>
      <w:r w:rsidRPr="0017752B">
        <w:rPr>
          <w:i/>
        </w:rPr>
        <w:t>Signal Processing</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BA3E71" w:rsidRDefault="00487246" w:rsidP="00F11C91">
      <w:pPr>
        <w:jc w:val="both"/>
      </w:pPr>
      <w:r>
        <w:t xml:space="preserve">Regarding the input-output-curve, we calculated the influence of the categorical factors coil </w:t>
      </w:r>
      <w:r w:rsidR="0031639D">
        <w:rPr>
          <w:smallCaps/>
        </w:rPr>
        <w:t>Orient</w:t>
      </w:r>
      <w:r w:rsidR="0031639D">
        <w:rPr>
          <w:smallCaps/>
        </w:rPr>
        <w:t>a</w:t>
      </w:r>
      <w:r w:rsidR="0031639D">
        <w:rPr>
          <w:smallCaps/>
        </w:rPr>
        <w:t>tion</w:t>
      </w:r>
      <w:r w:rsidR="0031639D">
        <w:t xml:space="preserve"> </w:t>
      </w:r>
      <w:r>
        <w:t xml:space="preserve">(90° vs. 45°) and stimulus </w:t>
      </w:r>
      <w:r w:rsidR="0031639D">
        <w:rPr>
          <w:smallCaps/>
        </w:rPr>
        <w:t xml:space="preserve">Waveform </w:t>
      </w:r>
      <w:r>
        <w:t xml:space="preserve">(biphasic vs. monophasic) as well as </w:t>
      </w:r>
      <w:r w:rsidR="0031639D" w:rsidRPr="0031639D">
        <w:rPr>
          <w:smallCaps/>
        </w:rPr>
        <w:t>Target</w:t>
      </w:r>
      <w:r>
        <w:t xml:space="preserve"> (M1 vs. NPMA) on latency and amplitude, accounting for interactions between the three factors and </w:t>
      </w:r>
      <w:r w:rsidR="0031639D" w:rsidRPr="0031639D">
        <w:rPr>
          <w:smallCaps/>
        </w:rPr>
        <w:t>Subject</w:t>
      </w:r>
      <w:r>
        <w:t xml:space="preserve"> as a random factor. This test was performed for each stimulus-intensity. For the time-course, we pe</w:t>
      </w:r>
      <w:r>
        <w:t>r</w:t>
      </w:r>
      <w:r>
        <w:t>formed this analysis additionally for every time-point.</w:t>
      </w:r>
      <w:r w:rsidR="00EF5AC1">
        <w:t xml:space="preserve"> We also calculated the </w:t>
      </w:r>
      <w:r w:rsidR="00BA3171">
        <w:t xml:space="preserve">influence of </w:t>
      </w:r>
      <w:r w:rsidR="00BA3171" w:rsidRPr="0031639D">
        <w:rPr>
          <w:smallCaps/>
        </w:rPr>
        <w:t>Target</w:t>
      </w:r>
      <w:r w:rsidR="00BA3171">
        <w:t xml:space="preserve"> on measured </w:t>
      </w:r>
      <w:r w:rsidR="00EF5AC1">
        <w:t xml:space="preserve">RMT between anterior and primary target using an analysis of variance, accounting for </w:t>
      </w:r>
      <w:r w:rsidR="00EF5AC1" w:rsidRPr="0031639D">
        <w:rPr>
          <w:smallCaps/>
        </w:rPr>
        <w:t>Subject</w:t>
      </w:r>
      <w:r w:rsidR="00EF5AC1">
        <w:t xml:space="preserve"> as a random factor.</w:t>
      </w:r>
      <w:r w:rsidR="00BA3E71">
        <w:t xml:space="preserve"> </w:t>
      </w:r>
    </w:p>
    <w:p w:rsidR="00DD67AB" w:rsidRDefault="00C86DBF" w:rsidP="00F11C91">
      <w:pPr>
        <w:jc w:val="both"/>
      </w:pPr>
      <w:r>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31639D">
        <w:rPr>
          <w:smallCaps/>
        </w:rPr>
        <w:t>Orientation</w:t>
      </w:r>
      <w:r w:rsidR="0031639D">
        <w:t xml:space="preserve"> </w:t>
      </w:r>
      <w:r w:rsidR="008023C8">
        <w:t xml:space="preserve">and </w:t>
      </w:r>
      <w:r w:rsidR="00FC31EC">
        <w:t xml:space="preserve">stimulus </w:t>
      </w:r>
      <w:r w:rsidR="0031639D">
        <w:rPr>
          <w:smallCaps/>
        </w:rPr>
        <w:t xml:space="preserve">Waveform </w:t>
      </w:r>
      <w:r w:rsidR="00840C6E">
        <w:t xml:space="preserve">on </w:t>
      </w:r>
      <w:r w:rsidR="00ED260C">
        <w:t xml:space="preserve">resting motor threshold, </w:t>
      </w:r>
      <w:r w:rsidR="00840C6E">
        <w:t xml:space="preserve">latency and amplitude, accounting for </w:t>
      </w:r>
      <w:r w:rsidR="00152237">
        <w:t xml:space="preserve">interactions between the two factors </w:t>
      </w:r>
      <w:r w:rsidR="00C02781">
        <w:t xml:space="preserve">and </w:t>
      </w:r>
      <w:r w:rsidR="0031639D" w:rsidRPr="0031639D">
        <w:rPr>
          <w:smallCaps/>
        </w:rPr>
        <w:t>Subject</w:t>
      </w:r>
      <w:r w:rsidR="0031639D">
        <w:t xml:space="preserve"> </w:t>
      </w:r>
      <w:r w:rsidR="00840C6E">
        <w:t>as a random factor</w:t>
      </w:r>
      <w:r w:rsidR="00A55D09">
        <w:t xml:space="preserve">. This test was performed </w:t>
      </w:r>
      <w:r w:rsidR="00A15C41">
        <w:t>for each grid-point</w:t>
      </w:r>
      <w:r w:rsidR="00840C6E">
        <w:t>.</w:t>
      </w:r>
      <w:r w:rsidR="0014058D">
        <w:t xml:space="preserve"> </w:t>
      </w:r>
      <w:r w:rsidR="006978A8">
        <w:t xml:space="preserve">The statistical significance of the influence </w:t>
      </w:r>
      <w:r w:rsidR="00A54CA2">
        <w:t xml:space="preserve">of the factors on latency and amplitude </w:t>
      </w:r>
      <w:r w:rsidR="006978A8">
        <w:t xml:space="preserve">was </w:t>
      </w:r>
      <w:r w:rsidR="00A54CA2">
        <w:t xml:space="preserve">additionally </w:t>
      </w:r>
      <w:r w:rsidR="002755C7">
        <w:t xml:space="preserve">estimated by con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i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lastRenderedPageBreak/>
        <w:t>Hotspot Detection</w:t>
      </w:r>
    </w:p>
    <w:p w:rsidR="0095502A" w:rsidRDefault="008300AC" w:rsidP="005F4FF9">
      <w:pPr>
        <w:jc w:val="both"/>
      </w:pPr>
      <w:r>
        <w:t xml:space="preserve">The </w:t>
      </w:r>
      <w:r w:rsidR="005F4FF9">
        <w:t xml:space="preserve">average position of the hotspot </w:t>
      </w:r>
      <w:r>
        <w:t xml:space="preserve">across subjects </w:t>
      </w:r>
      <w:r w:rsidR="005F4FF9">
        <w:t xml:space="preserve">used </w:t>
      </w:r>
      <w:r>
        <w:t xml:space="preserve">for </w:t>
      </w:r>
      <w:r w:rsidR="005F4FF9">
        <w:t xml:space="preserve">the definition of the two-dimensional mapping grid origin </w:t>
      </w:r>
      <w:r>
        <w:t xml:space="preserve">was centered on </w:t>
      </w:r>
      <w:r w:rsidR="005F4FF9">
        <w:t>X = -36.9, Y = -18.6</w:t>
      </w:r>
      <w:r>
        <w:t xml:space="preserve">. </w:t>
      </w:r>
      <w:r w:rsidR="00B83D76">
        <w:t>We</w:t>
      </w:r>
      <w:r w:rsidR="0095087F">
        <w:t xml:space="preserve"> found </w:t>
      </w:r>
      <w:r w:rsidR="005F4FF9">
        <w:t xml:space="preserve">no significant differences </w:t>
      </w:r>
      <w:r w:rsidR="00A12ACE">
        <w:t>(t(12) = [0.19</w:t>
      </w:r>
      <w:r w:rsidR="00B83D76">
        <w:t>,  0.39], p = [0.8</w:t>
      </w:r>
      <w:r w:rsidR="00252B0B">
        <w:t>5</w:t>
      </w:r>
      <w:r w:rsidR="00B83D76">
        <w:t xml:space="preserve">, 0.70]) to the </w:t>
      </w:r>
      <w:r w:rsidR="008F137D">
        <w:t>pos</w:t>
      </w:r>
      <w:r w:rsidR="008F137D">
        <w:t>i</w:t>
      </w:r>
      <w:r w:rsidR="008F137D">
        <w:t>tion</w:t>
      </w:r>
      <w:r w:rsidR="00B83D76" w:rsidRPr="00B83D76">
        <w:t xml:space="preserve"> </w:t>
      </w:r>
      <w:r w:rsidR="00B83D76">
        <w:t xml:space="preserve">from M1 as established in literature </w:t>
      </w:r>
      <w:r w:rsidR="00B83D76">
        <w:fldChar w:fldCharType="begin"/>
      </w:r>
      <w:r w:rsidR="00B83D76">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B83D76">
        <w:fldChar w:fldCharType="separate"/>
      </w:r>
      <w:r w:rsidR="00B83D76" w:rsidRPr="00EF3284">
        <w:rPr>
          <w:rFonts w:ascii="Calibri" w:hAnsi="Calibri" w:cs="Calibri"/>
        </w:rPr>
        <w:t>[4]</w:t>
      </w:r>
      <w:r w:rsidR="00B83D76">
        <w:fldChar w:fldCharType="end"/>
      </w:r>
      <w:r w:rsidR="005F4FF9">
        <w:t>.</w:t>
      </w:r>
      <w:r w:rsidR="00A30EFE">
        <w:t xml:space="preserve"> This suggests that, as designed, the </w:t>
      </w:r>
      <w:r w:rsidR="00B3166C">
        <w:t xml:space="preserve">average </w:t>
      </w:r>
      <w:r w:rsidR="00AB428B">
        <w:t>grid origin was 1 cm ant</w:t>
      </w:r>
      <w:r w:rsidR="00AB428B">
        <w:t>e</w:t>
      </w:r>
      <w:r w:rsidR="00AB428B">
        <w:t xml:space="preserve">rior to M1. </w:t>
      </w:r>
      <w:r w:rsidR="006B6ECB">
        <w:t xml:space="preserve"> </w:t>
      </w:r>
    </w:p>
    <w:p w:rsidR="008E3EC1" w:rsidRDefault="008E3EC1" w:rsidP="008E3EC1">
      <w:pPr>
        <w:jc w:val="both"/>
        <w:rPr>
          <w:i/>
        </w:rPr>
      </w:pPr>
      <w:r w:rsidRPr="002D16F9">
        <w:rPr>
          <w:i/>
        </w:rPr>
        <w:t>Mapping</w:t>
      </w:r>
      <w:r>
        <w:rPr>
          <w:i/>
        </w:rPr>
        <w:t xml:space="preserve"> Grid</w:t>
      </w:r>
    </w:p>
    <w:p w:rsidR="000B55FC" w:rsidRPr="000B55FC" w:rsidRDefault="00C517EA" w:rsidP="008E3EC1">
      <w:pPr>
        <w:jc w:val="both"/>
      </w:pPr>
      <w:r>
        <w:t xml:space="preserve">The average stimulation intensity used for mapping was </w:t>
      </w:r>
      <w:r w:rsidR="0038033D">
        <w:t xml:space="preserve">significantly different for </w:t>
      </w:r>
      <w:r w:rsidR="0038033D" w:rsidRPr="0095502A">
        <w:rPr>
          <w:smallCaps/>
        </w:rPr>
        <w:t>waveform</w:t>
      </w:r>
      <w:r w:rsidR="0038033D">
        <w:t xml:space="preserve"> (</w:t>
      </w:r>
      <w:proofErr w:type="gramStart"/>
      <w:r w:rsidR="0038033D">
        <w:t>F(</w:t>
      </w:r>
      <w:proofErr w:type="gramEnd"/>
      <w:r w:rsidR="0038033D">
        <w:t xml:space="preserve">1, 28) = 116.4, p&gt;0.001) but </w:t>
      </w:r>
      <w:r>
        <w:t>no</w:t>
      </w:r>
      <w:r w:rsidR="0038033D">
        <w:t>t for</w:t>
      </w:r>
      <w:r>
        <w:t xml:space="preserve"> </w:t>
      </w:r>
      <w:r w:rsidRPr="0095502A">
        <w:rPr>
          <w:smallCaps/>
        </w:rPr>
        <w:t>orientation</w:t>
      </w:r>
      <w:r w:rsidR="00127F27">
        <w:t xml:space="preserve"> (F(1, 28) = 1.9, p=0.18). </w:t>
      </w:r>
      <w:r>
        <w:t>Additionally, we found no signif</w:t>
      </w:r>
      <w:r>
        <w:t>i</w:t>
      </w:r>
      <w:r>
        <w:t>cant interactions (</w:t>
      </w:r>
      <w:proofErr w:type="gramStart"/>
      <w:r>
        <w:t>F(</w:t>
      </w:r>
      <w:proofErr w:type="gramEnd"/>
      <w:r>
        <w:t xml:space="preserve">1, 28) = 0.1, p=0.73).  </w:t>
      </w:r>
      <w:r w:rsidR="00CB4482">
        <w:t xml:space="preserve">We </w:t>
      </w:r>
      <w:r w:rsidR="00C61BE4">
        <w:t xml:space="preserve">found </w:t>
      </w:r>
      <w:r w:rsidR="00170E74">
        <w:t xml:space="preserve">grid points exhibiting a </w:t>
      </w:r>
      <w:r w:rsidR="00CB4482">
        <w:t xml:space="preserve">significant </w:t>
      </w:r>
      <w:r w:rsidR="00170E74">
        <w:t xml:space="preserve">influence of </w:t>
      </w:r>
      <w:r w:rsidR="00CB4482" w:rsidRPr="00C61BE4">
        <w:rPr>
          <w:smallCaps/>
        </w:rPr>
        <w:t>waveform</w:t>
      </w:r>
      <w:r w:rsidR="00CB4482">
        <w:t xml:space="preserve"> and </w:t>
      </w:r>
      <w:r w:rsidR="00CB4482" w:rsidRPr="00C61BE4">
        <w:rPr>
          <w:smallCaps/>
        </w:rPr>
        <w:t>orientation</w:t>
      </w:r>
      <w:r w:rsidR="00CB4482">
        <w:t xml:space="preserve"> </w:t>
      </w:r>
      <w:r w:rsidR="004D26BA">
        <w:t xml:space="preserve">on MEP parameters </w:t>
      </w:r>
      <w:r w:rsidR="00C61BE4">
        <w:t xml:space="preserve">(figure 1). </w:t>
      </w:r>
      <w:r w:rsidR="00170E74">
        <w:t>Cluster-based permutation test revealed a si</w:t>
      </w:r>
      <w:r w:rsidR="00170E74">
        <w:t>g</w:t>
      </w:r>
      <w:r w:rsidR="00170E74">
        <w:t xml:space="preserve">nificant difference for </w:t>
      </w:r>
      <w:r w:rsidR="004D26BA">
        <w:t xml:space="preserve">biphasic instead of monophasic stimulation </w:t>
      </w:r>
      <w:r w:rsidR="00B211B2">
        <w:t xml:space="preserve">increases amplitude </w:t>
      </w:r>
      <w:r w:rsidR="00170E74">
        <w:t xml:space="preserve">(p = 0.047, figure 1A), mainly pronounced </w:t>
      </w:r>
      <w:r w:rsidR="00915480">
        <w:t xml:space="preserve">over </w:t>
      </w:r>
      <w:r w:rsidR="00B4557E">
        <w:t xml:space="preserve">primary motor </w:t>
      </w:r>
      <w:r w:rsidR="00170E74">
        <w:t xml:space="preserve">areas </w:t>
      </w:r>
      <w:r w:rsidR="00915480">
        <w:t xml:space="preserve">(centered on X = </w:t>
      </w:r>
      <w:r w:rsidR="00940708">
        <w:t>-</w:t>
      </w:r>
      <w:r w:rsidR="00915480">
        <w:t xml:space="preserve">33.8, Y = </w:t>
      </w:r>
      <w:r w:rsidR="00940708">
        <w:t>-</w:t>
      </w:r>
      <w:r w:rsidR="00915480">
        <w:t>23.</w:t>
      </w:r>
      <w:r w:rsidR="00B01BE2">
        <w:t>4</w:t>
      </w:r>
      <w:r w:rsidR="00915480">
        <w:t>)</w:t>
      </w:r>
      <w:r w:rsidR="004D26BA">
        <w:t xml:space="preserve">, while stimulation </w:t>
      </w:r>
      <w:r w:rsidR="00B01BE2">
        <w:t xml:space="preserve">with 90° decreases amplitude </w:t>
      </w:r>
      <w:r w:rsidR="00B211B2">
        <w:t xml:space="preserve">(p = 0.024, figure 1D) </w:t>
      </w:r>
      <w:r w:rsidR="00B01BE2">
        <w:t xml:space="preserve">over anterior </w:t>
      </w:r>
      <w:r w:rsidR="0059431C">
        <w:t xml:space="preserve">areas </w:t>
      </w:r>
      <w:r w:rsidR="00B01BE2">
        <w:t xml:space="preserve">(centered on X = </w:t>
      </w:r>
      <w:r w:rsidR="00940708">
        <w:t>-36</w:t>
      </w:r>
      <w:r w:rsidR="00B01BE2">
        <w:t>.</w:t>
      </w:r>
      <w:r w:rsidR="00940708">
        <w:t>6</w:t>
      </w:r>
      <w:r w:rsidR="00B01BE2">
        <w:t>, Y = 3.</w:t>
      </w:r>
      <w:r w:rsidR="00940708">
        <w:t>2</w:t>
      </w:r>
      <w:r w:rsidR="00B211B2">
        <w:t>)</w:t>
      </w:r>
      <w:r w:rsidR="00B01BE2">
        <w:t xml:space="preserve">. </w:t>
      </w:r>
      <w:r w:rsidR="005A2C11">
        <w:t xml:space="preserve">The cluster-based permutation tests </w:t>
      </w:r>
      <w:r w:rsidR="00891537">
        <w:t xml:space="preserve">also </w:t>
      </w:r>
      <w:r w:rsidR="00C94729">
        <w:t xml:space="preserve">revealed </w:t>
      </w:r>
      <w:r w:rsidR="00891537">
        <w:t xml:space="preserve">that latency was decreased during stimulation at 90° </w:t>
      </w:r>
      <w:r w:rsidR="00A11204">
        <w:t>in contras</w:t>
      </w:r>
      <w:r w:rsidR="00601BF5">
        <w:t xml:space="preserve">t to 45° (p = 0.036, figure 1B), mainly </w:t>
      </w:r>
      <w:r w:rsidR="00915480">
        <w:t xml:space="preserve">over anterior </w:t>
      </w:r>
      <w:r w:rsidR="00601BF5">
        <w:t xml:space="preserve">areas </w:t>
      </w:r>
      <w:r w:rsidR="00915480">
        <w:t xml:space="preserve">(centered on X = </w:t>
      </w:r>
      <w:r w:rsidR="00940708">
        <w:t>-</w:t>
      </w:r>
      <w:r w:rsidR="00891537">
        <w:t>41</w:t>
      </w:r>
      <w:r w:rsidR="00915480">
        <w:t>.</w:t>
      </w:r>
      <w:r w:rsidR="00891537">
        <w:t>1</w:t>
      </w:r>
      <w:r w:rsidR="00915480">
        <w:t>, Y =</w:t>
      </w:r>
      <w:r w:rsidR="00891537">
        <w:t xml:space="preserve"> 7.7</w:t>
      </w:r>
      <w:r w:rsidR="00092E69">
        <w:t>)</w:t>
      </w:r>
      <w:r w:rsidR="00891537">
        <w:t xml:space="preserve">. </w:t>
      </w:r>
      <w:r w:rsidR="004053D8">
        <w:t xml:space="preserve"> Last, we</w:t>
      </w:r>
      <w:r w:rsidR="003A7A26">
        <w:t xml:space="preserve"> also found evidence for an interaction between</w:t>
      </w:r>
      <w:r w:rsidR="003A7A26" w:rsidRPr="003A7A26">
        <w:rPr>
          <w:smallCaps/>
        </w:rPr>
        <w:t xml:space="preserve"> </w:t>
      </w:r>
      <w:r w:rsidR="003A7A26" w:rsidRPr="00C61BE4">
        <w:rPr>
          <w:smallCaps/>
        </w:rPr>
        <w:t>waveform</w:t>
      </w:r>
      <w:r w:rsidR="003A7A26">
        <w:t xml:space="preserve"> and </w:t>
      </w:r>
      <w:r w:rsidR="003A7A26" w:rsidRPr="00C61BE4">
        <w:rPr>
          <w:smallCaps/>
        </w:rPr>
        <w:t>orientation</w:t>
      </w:r>
      <w:r w:rsidR="003A7A26" w:rsidRPr="003A7A26">
        <w:t xml:space="preserve"> suggesting that </w:t>
      </w:r>
      <w:r w:rsidR="003A7A26">
        <w:t>biphasic at 45° and monoph</w:t>
      </w:r>
      <w:r w:rsidR="003A7A26">
        <w:t>a</w:t>
      </w:r>
      <w:r w:rsidR="003A7A26">
        <w:t xml:space="preserve">sic at 90° reduce latency </w:t>
      </w:r>
      <w:r w:rsidR="007F4311">
        <w:t xml:space="preserve">in contrast to biphasic at 90° and monophasic at 45° (p = 0.001, figure 1C) </w:t>
      </w:r>
      <w:r w:rsidR="00AE6F2F">
        <w:t xml:space="preserve">mainly </w:t>
      </w:r>
      <w:r w:rsidR="003A7A26">
        <w:t>over primary motor areas (</w:t>
      </w:r>
      <w:r w:rsidR="006A5AF7">
        <w:t>centered on X = -28.</w:t>
      </w:r>
      <w:r w:rsidR="00940708">
        <w:t>8</w:t>
      </w:r>
      <w:r w:rsidR="006A5AF7">
        <w:t>, Y = -2</w:t>
      </w:r>
      <w:r w:rsidR="00940708">
        <w:t>2</w:t>
      </w:r>
      <w:r w:rsidR="006A5AF7">
        <w:t>.</w:t>
      </w:r>
      <w:r w:rsidR="00940708">
        <w:t>0</w:t>
      </w:r>
      <w:r w:rsidR="006A5AF7">
        <w:t>).</w:t>
      </w:r>
      <w:r w:rsidR="0095502A" w:rsidRPr="0095502A">
        <w:t xml:space="preserve"> </w:t>
      </w:r>
    </w:p>
    <w:p w:rsidR="008C40D3" w:rsidRPr="008C40D3" w:rsidRDefault="008C40D3" w:rsidP="001C76CD">
      <w:pPr>
        <w:jc w:val="both"/>
        <w:rPr>
          <w:i/>
        </w:rPr>
      </w:pPr>
      <w:r w:rsidRPr="008C40D3">
        <w:rPr>
          <w:i/>
        </w:rPr>
        <w:t>Anterior Stimulation Target</w:t>
      </w:r>
    </w:p>
    <w:p w:rsidR="003B0201" w:rsidRDefault="001C76CD" w:rsidP="001C76CD">
      <w:pPr>
        <w:jc w:val="both"/>
      </w:pPr>
      <w:r>
        <w:t xml:space="preserve">The distribution of the anterior hotspot </w:t>
      </w:r>
      <w:r w:rsidR="006238C0">
        <w:t xml:space="preserve">across subjects </w:t>
      </w:r>
      <w:r>
        <w:t xml:space="preserve">is </w:t>
      </w:r>
      <w:r w:rsidR="007074F9">
        <w:t xml:space="preserve">clustered </w:t>
      </w:r>
      <w:r w:rsidR="005134CB">
        <w:t xml:space="preserve">around </w:t>
      </w:r>
      <w:r w:rsidR="00AB2D3A">
        <w:t>antero-medial</w:t>
      </w:r>
      <w:r w:rsidR="007074F9">
        <w:t xml:space="preserve"> </w:t>
      </w:r>
      <w:r w:rsidR="006F197D">
        <w:t xml:space="preserve">grid points </w:t>
      </w:r>
      <w:r w:rsidR="007074F9">
        <w:t xml:space="preserve">(see </w:t>
      </w:r>
      <w:r>
        <w:t>figure 2</w:t>
      </w:r>
      <w:r w:rsidR="0095759C">
        <w:t>A</w:t>
      </w:r>
      <w:r w:rsidR="007074F9">
        <w:t>)</w:t>
      </w:r>
      <w:r w:rsidR="003B0201">
        <w:t xml:space="preserve">. </w:t>
      </w:r>
      <w:r w:rsidR="00882BAD">
        <w:t xml:space="preserve">We projected the positions also unto a template cortical surface for </w:t>
      </w:r>
      <w:r w:rsidR="007C2667">
        <w:t xml:space="preserve">visual </w:t>
      </w:r>
      <w:r w:rsidR="00882BAD">
        <w:t>represe</w:t>
      </w:r>
      <w:r w:rsidR="00882BAD">
        <w:t>n</w:t>
      </w:r>
      <w:r w:rsidR="00882BAD">
        <w:t>tation</w:t>
      </w:r>
      <w:r w:rsidR="008F707A">
        <w:t xml:space="preserve"> (see figure 2B)</w:t>
      </w:r>
      <w:r w:rsidR="00882BAD">
        <w:t>.</w:t>
      </w:r>
      <w:r w:rsidR="0008313B">
        <w:t xml:space="preserve"> </w:t>
      </w:r>
      <w:r w:rsidR="006328CB">
        <w:t>A</w:t>
      </w:r>
      <w:r w:rsidR="00654A68">
        <w:t xml:space="preserve">nterior stimulation was delivered </w:t>
      </w:r>
      <w:r w:rsidR="00DE7CC9">
        <w:t xml:space="preserve">in average </w:t>
      </w:r>
      <w:r w:rsidR="003B0201">
        <w:t>21</w:t>
      </w:r>
      <w:r w:rsidR="004C19D9">
        <w:t>.1</w:t>
      </w:r>
      <w:r w:rsidR="003B0201">
        <w:t xml:space="preserve"> </w:t>
      </w:r>
      <w:r w:rsidR="004C19D9">
        <w:t>m</w:t>
      </w:r>
      <w:r w:rsidR="003B0201">
        <w:t>m anterior (CI95% =</w:t>
      </w:r>
      <w:r w:rsidR="004C19D9">
        <w:t xml:space="preserve"> 18.8 - 23.5 mm)</w:t>
      </w:r>
      <w:r w:rsidR="003B0201">
        <w:t xml:space="preserve"> and 4</w:t>
      </w:r>
      <w:r w:rsidR="004C19D9">
        <w:t>.3 m</w:t>
      </w:r>
      <w:r w:rsidR="003B0201">
        <w:t xml:space="preserve">m medial </w:t>
      </w:r>
      <w:r w:rsidR="004C19D9">
        <w:t xml:space="preserve">(CI95% = 1.4 - 7.2 mm) </w:t>
      </w:r>
      <w:r w:rsidR="00284506">
        <w:t>to the M1</w:t>
      </w:r>
      <w:r w:rsidR="00DA7C09">
        <w:t xml:space="preserve"> </w:t>
      </w:r>
      <w:r w:rsidR="007570D7">
        <w:fldChar w:fldCharType="begin"/>
      </w:r>
      <w:r w:rsidR="00DA7C09">
        <w:instrText xml:space="preserve"> ADDIN ZOTERO_ITEM CSL_CITATION {"citationID":"15u1tqsapa","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locator":"-"}],"schema":"https://github.com/citation-style-language/schema/raw/master/csl-citation.json"} </w:instrText>
      </w:r>
      <w:r w:rsidR="007570D7">
        <w:fldChar w:fldCharType="separate"/>
      </w:r>
      <w:r w:rsidR="00DA7C09" w:rsidRPr="00DA7C09">
        <w:rPr>
          <w:rFonts w:ascii="Calibri" w:hAnsi="Calibri" w:cs="Calibri"/>
        </w:rPr>
        <w:t>[4]</w:t>
      </w:r>
      <w:r w:rsidR="007570D7">
        <w:fldChar w:fldCharType="end"/>
      </w:r>
      <w:r w:rsidR="006328CB">
        <w:t xml:space="preserve">, with a center of gravity at X = -32.4 and Y = 3.5. </w:t>
      </w:r>
      <w:r w:rsidR="00A273F6">
        <w:t xml:space="preserve"> </w:t>
      </w:r>
      <w:r w:rsidR="00502730">
        <w:t xml:space="preserve">The anterior stimulation targets </w:t>
      </w:r>
      <w:r w:rsidR="00A273F6">
        <w:t>closest classical</w:t>
      </w:r>
      <w:r w:rsidR="00944201">
        <w:t>ly</w:t>
      </w:r>
      <w:r w:rsidR="00A273F6">
        <w:t xml:space="preserve"> motor-related area is the dorsal premotor area</w:t>
      </w:r>
      <w:r w:rsidR="00DA7C09">
        <w:t xml:space="preserve"> </w:t>
      </w:r>
      <w:r w:rsidR="007570D7">
        <w:fldChar w:fldCharType="begin"/>
      </w:r>
      <w:r w:rsidR="00DA7C09">
        <w:instrText xml:space="preserve"> ADDIN ZOTERO_ITEM CSL_CITATION {"citationID":"st9ie5fl5","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7570D7">
        <w:fldChar w:fldCharType="separate"/>
      </w:r>
      <w:r w:rsidR="00DA7C09" w:rsidRPr="00DA7C09">
        <w:rPr>
          <w:rFonts w:ascii="Calibri" w:hAnsi="Calibri" w:cs="Calibri"/>
        </w:rPr>
        <w:t>[4]</w:t>
      </w:r>
      <w:r w:rsidR="007570D7">
        <w:fldChar w:fldCharType="end"/>
      </w:r>
      <w:r w:rsidR="0060429D">
        <w:t xml:space="preserve"> (see figure 2C)</w:t>
      </w:r>
      <w:r w:rsidR="008A606D">
        <w:t xml:space="preserve">, yet </w:t>
      </w:r>
      <w:r w:rsidR="00F2587B">
        <w:t>it</w:t>
      </w:r>
      <w:r w:rsidR="00B04313">
        <w:t xml:space="preserve"> is still 4.7 mm anterior</w:t>
      </w:r>
      <w:r w:rsidR="00A273F6">
        <w:t xml:space="preserve"> </w:t>
      </w:r>
      <w:r w:rsidR="006A4ABC">
        <w:t xml:space="preserve">(CI95% = 2.3 - 7.0 mm) </w:t>
      </w:r>
      <w:r w:rsidR="00516E87">
        <w:t>to this region</w:t>
      </w:r>
      <w:r w:rsidR="006A4ABC">
        <w:t>.</w:t>
      </w:r>
      <w:r w:rsidR="0095759C">
        <w:t xml:space="preserve">  </w:t>
      </w:r>
    </w:p>
    <w:p w:rsidR="008C40D3" w:rsidRPr="0063131E" w:rsidRDefault="008C40D3" w:rsidP="008C40D3">
      <w:pPr>
        <w:jc w:val="both"/>
        <w:rPr>
          <w:i/>
        </w:rPr>
      </w:pPr>
      <w:r w:rsidRPr="0063131E">
        <w:rPr>
          <w:i/>
        </w:rPr>
        <w:t>Input-Output-Curves</w:t>
      </w:r>
    </w:p>
    <w:p w:rsidR="00170E74" w:rsidRDefault="000110B2" w:rsidP="00EF2F93">
      <w:pPr>
        <w:jc w:val="both"/>
      </w:pPr>
      <w:r>
        <w:t>Based on the permutation test, w</w:t>
      </w:r>
      <w:r w:rsidR="00170E74">
        <w:t xml:space="preserve">e found no evidence for an interaction between </w:t>
      </w:r>
      <w:r w:rsidR="00170E74" w:rsidRPr="000110B2">
        <w:rPr>
          <w:smallCaps/>
        </w:rPr>
        <w:t>Orientation</w:t>
      </w:r>
      <w:r w:rsidR="00170E74">
        <w:t xml:space="preserve">, </w:t>
      </w:r>
      <w:r w:rsidR="00170E74" w:rsidRPr="000110B2">
        <w:rPr>
          <w:smallCaps/>
        </w:rPr>
        <w:t>wav</w:t>
      </w:r>
      <w:r w:rsidR="00170E74" w:rsidRPr="000110B2">
        <w:rPr>
          <w:smallCaps/>
        </w:rPr>
        <w:t>e</w:t>
      </w:r>
      <w:r w:rsidR="00170E74" w:rsidRPr="000110B2">
        <w:rPr>
          <w:smallCaps/>
        </w:rPr>
        <w:t>form</w:t>
      </w:r>
      <w:r w:rsidR="00170E74">
        <w:t xml:space="preserve"> and </w:t>
      </w:r>
      <w:r w:rsidR="00170E74" w:rsidRPr="000110B2">
        <w:rPr>
          <w:smallCaps/>
        </w:rPr>
        <w:t>target</w:t>
      </w:r>
      <w:r w:rsidR="00170E74">
        <w:t xml:space="preserve"> </w:t>
      </w:r>
      <w:r w:rsidR="005B7467">
        <w:t xml:space="preserve">at any stimulation intensity </w:t>
      </w:r>
      <w:r w:rsidR="00170E74">
        <w:t>(</w:t>
      </w:r>
      <w:r w:rsidR="005B7467">
        <w:t xml:space="preserve">all </w:t>
      </w:r>
      <w:r w:rsidR="00170E74">
        <w:t>p &gt; 0.</w:t>
      </w:r>
      <w:r w:rsidR="00B60438">
        <w:t xml:space="preserve">062), suggesting similarity of the response curves for anterior and primary targets. </w:t>
      </w:r>
      <w:r w:rsidR="00A54E87">
        <w:t xml:space="preserve">We </w:t>
      </w:r>
      <w:r w:rsidR="00785776">
        <w:t xml:space="preserve">did find </w:t>
      </w:r>
      <w:r w:rsidR="00A54E87">
        <w:t xml:space="preserve">significant modulation </w:t>
      </w:r>
      <w:r w:rsidR="00674636">
        <w:t xml:space="preserve">for the factors </w:t>
      </w:r>
      <w:r w:rsidR="00674636" w:rsidRPr="000110B2">
        <w:rPr>
          <w:smallCaps/>
        </w:rPr>
        <w:t>Orient</w:t>
      </w:r>
      <w:r w:rsidR="00674636" w:rsidRPr="000110B2">
        <w:rPr>
          <w:smallCaps/>
        </w:rPr>
        <w:t>a</w:t>
      </w:r>
      <w:r w:rsidR="00674636" w:rsidRPr="000110B2">
        <w:rPr>
          <w:smallCaps/>
        </w:rPr>
        <w:t>tion</w:t>
      </w:r>
      <w:r w:rsidR="00674636">
        <w:t xml:space="preserve">, </w:t>
      </w:r>
      <w:r w:rsidR="00674636" w:rsidRPr="000110B2">
        <w:rPr>
          <w:smallCaps/>
        </w:rPr>
        <w:t>waveform</w:t>
      </w:r>
      <w:r w:rsidR="00674636">
        <w:rPr>
          <w:smallCaps/>
        </w:rPr>
        <w:t xml:space="preserve"> </w:t>
      </w:r>
      <w:r w:rsidR="00674636" w:rsidRPr="00674636">
        <w:t>and</w:t>
      </w:r>
      <w:r w:rsidR="00674636">
        <w:rPr>
          <w:smallCaps/>
        </w:rPr>
        <w:t xml:space="preserve"> Target</w:t>
      </w:r>
      <w:r w:rsidR="00FA749D" w:rsidRPr="00FA749D">
        <w:t xml:space="preserve"> at </w:t>
      </w:r>
      <w:r w:rsidR="00FA749D">
        <w:t>a local</w:t>
      </w:r>
      <w:r w:rsidR="00FA749D" w:rsidRPr="00FA749D">
        <w:t xml:space="preserve"> 5% alpha error level</w:t>
      </w:r>
      <w:r w:rsidR="00F520EF">
        <w:t>, b</w:t>
      </w:r>
      <w:r w:rsidR="00674636" w:rsidRPr="00674636">
        <w:t>ut after</w:t>
      </w:r>
      <w:r w:rsidR="008C1E7B">
        <w:t xml:space="preserve"> applying </w:t>
      </w:r>
      <w:r w:rsidR="00F74683">
        <w:t>Bonferonni-</w:t>
      </w:r>
      <w:r w:rsidR="008C1E7B">
        <w:t xml:space="preserve">correction, effects </w:t>
      </w:r>
      <w:r w:rsidR="00CF4305">
        <w:t>were limited</w:t>
      </w:r>
      <w:r w:rsidR="00AA67FD">
        <w:t xml:space="preserve"> to </w:t>
      </w:r>
      <w:r w:rsidR="009F46D8" w:rsidRPr="009F46D8">
        <w:rPr>
          <w:smallCaps/>
        </w:rPr>
        <w:t>waveform</w:t>
      </w:r>
      <w:r w:rsidR="009F46D8">
        <w:t xml:space="preserve">. Biphasic stimulation </w:t>
      </w:r>
      <w:r w:rsidR="00AA67FD">
        <w:t>exhibi</w:t>
      </w:r>
      <w:r w:rsidR="009F46D8">
        <w:t>ted</w:t>
      </w:r>
      <w:r w:rsidR="00AA67FD">
        <w:t xml:space="preserve"> increased amplitude (see figure 3B) and decreased latency (see figure 3E) at moderate stimulation intensities (around 120 - 130 % RMT). </w:t>
      </w:r>
    </w:p>
    <w:p w:rsidR="00C0695F" w:rsidRPr="00C0695F" w:rsidRDefault="00E36F87" w:rsidP="00EF2F93">
      <w:pPr>
        <w:jc w:val="both"/>
      </w:pPr>
      <w:r>
        <w:br w:type="page"/>
      </w:r>
      <w:r w:rsidR="00710220">
        <w:rPr>
          <w:noProof/>
          <w:lang w:val="de-DE" w:eastAsia="de-DE" w:bidi="ar-SA"/>
        </w:rPr>
        <w:lastRenderedPageBreak/>
        <w:drawing>
          <wp:inline distT="0" distB="0" distL="0" distR="0">
            <wp:extent cx="5760000" cy="4778526"/>
            <wp:effectExtent l="19050" t="0" r="0" b="0"/>
            <wp:docPr id="1" name="Grafik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7" cstate="print"/>
                    <a:stretch>
                      <a:fillRect/>
                    </a:stretch>
                  </pic:blipFill>
                  <pic:spPr>
                    <a:xfrm>
                      <a:off x="0" y="0"/>
                      <a:ext cx="5760000" cy="4778526"/>
                    </a:xfrm>
                    <a:prstGeom prst="rect">
                      <a:avLst/>
                    </a:prstGeom>
                  </pic:spPr>
                </pic:pic>
              </a:graphicData>
            </a:graphic>
          </wp:inline>
        </w:drawing>
      </w:r>
      <w:r w:rsidR="00710220" w:rsidRPr="00710220">
        <w:rPr>
          <w:b/>
        </w:rPr>
        <w:t>Figure 1:</w:t>
      </w:r>
      <w:r w:rsidR="00710220">
        <w:t xml:space="preserve">  </w:t>
      </w:r>
      <w:r w:rsidR="00710220" w:rsidRPr="00AE22A1">
        <w:rPr>
          <w:i/>
        </w:rPr>
        <w:t>It shows the topography of significan</w:t>
      </w:r>
      <w:r w:rsidR="00A65F13" w:rsidRPr="00AE22A1">
        <w:rPr>
          <w:i/>
        </w:rPr>
        <w:t>ce</w:t>
      </w:r>
      <w:r w:rsidR="00710220" w:rsidRPr="00AE22A1">
        <w:rPr>
          <w:i/>
        </w:rPr>
        <w:t xml:space="preserve"> </w:t>
      </w:r>
      <w:r w:rsidR="00A65F13" w:rsidRPr="00AE22A1">
        <w:rPr>
          <w:i/>
        </w:rPr>
        <w:t xml:space="preserve">for </w:t>
      </w:r>
      <w:r w:rsidR="00710220" w:rsidRPr="00AE22A1">
        <w:rPr>
          <w:i/>
        </w:rPr>
        <w:t xml:space="preserve">the two factors </w:t>
      </w:r>
      <w:r w:rsidR="00710220" w:rsidRPr="00AE22A1">
        <w:rPr>
          <w:i/>
          <w:smallCaps/>
        </w:rPr>
        <w:t>Orientation</w:t>
      </w:r>
      <w:r w:rsidR="00710220" w:rsidRPr="00AE22A1">
        <w:rPr>
          <w:i/>
        </w:rPr>
        <w:t xml:space="preserve"> and </w:t>
      </w:r>
      <w:r w:rsidR="00710220" w:rsidRPr="00AE22A1">
        <w:rPr>
          <w:i/>
          <w:smallCaps/>
        </w:rPr>
        <w:t xml:space="preserve">Waveform </w:t>
      </w:r>
      <w:r w:rsidR="00710220" w:rsidRPr="00AE22A1">
        <w:rPr>
          <w:i/>
        </w:rPr>
        <w:t>on latency and amplitude</w:t>
      </w:r>
      <w:r w:rsidR="007F1266" w:rsidRPr="00AE22A1">
        <w:rPr>
          <w:i/>
        </w:rPr>
        <w:t xml:space="preserve"> at the 105 grid points. </w:t>
      </w:r>
      <w:r w:rsidR="00C0695F" w:rsidRPr="00AE22A1">
        <w:rPr>
          <w:i/>
        </w:rPr>
        <w:t>The maps were interpolated, and colors indicate signif</w:t>
      </w:r>
      <w:r w:rsidR="00C0695F" w:rsidRPr="00AE22A1">
        <w:rPr>
          <w:i/>
        </w:rPr>
        <w:t>i</w:t>
      </w:r>
      <w:r w:rsidR="00C0695F" w:rsidRPr="00AE22A1">
        <w:rPr>
          <w:i/>
        </w:rPr>
        <w:t xml:space="preserve">cance level (red increased, blue decreased). Grey contour lines indicate the threshold for significance at the 5% level. Additionally, we added to each significant cluster a textbox with the estimation of its p-value based on the results of the cluster permutation analysis. </w:t>
      </w:r>
      <w:r w:rsidR="00C0695F" w:rsidRPr="00AE22A1">
        <w:rPr>
          <w:b/>
          <w:i/>
        </w:rPr>
        <w:t>A</w:t>
      </w:r>
      <w:r w:rsidR="00C0695F" w:rsidRPr="00AE22A1">
        <w:rPr>
          <w:i/>
        </w:rPr>
        <w:t xml:space="preserve"> shows the influence of </w:t>
      </w:r>
      <w:r w:rsidR="00C0695F" w:rsidRPr="00AE22A1">
        <w:rPr>
          <w:i/>
          <w:smallCaps/>
        </w:rPr>
        <w:t xml:space="preserve">Waveform </w:t>
      </w:r>
      <w:r w:rsidR="00C0695F" w:rsidRPr="00AE22A1">
        <w:rPr>
          <w:i/>
        </w:rPr>
        <w:t xml:space="preserve">amplitude, suggesting increased amplitude for biphasic </w:t>
      </w:r>
      <w:r w:rsidR="00E12ED1" w:rsidRPr="00AE22A1">
        <w:rPr>
          <w:i/>
        </w:rPr>
        <w:t>in contrast to monophasic stimulation</w:t>
      </w:r>
      <w:r w:rsidR="00C0695F" w:rsidRPr="00AE22A1">
        <w:rPr>
          <w:i/>
        </w:rPr>
        <w:t xml:space="preserve">. </w:t>
      </w:r>
      <w:r w:rsidR="00C0695F" w:rsidRPr="00AE22A1">
        <w:rPr>
          <w:b/>
          <w:i/>
        </w:rPr>
        <w:t>B</w:t>
      </w:r>
      <w:r w:rsidR="00C0695F" w:rsidRPr="00AE22A1">
        <w:rPr>
          <w:i/>
        </w:rPr>
        <w:t xml:space="preserve"> shows the influence of </w:t>
      </w:r>
      <w:r w:rsidR="00C0695F" w:rsidRPr="00AE22A1">
        <w:rPr>
          <w:i/>
          <w:smallCaps/>
        </w:rPr>
        <w:t>Orientation</w:t>
      </w:r>
      <w:r w:rsidR="00C0695F" w:rsidRPr="00AE22A1">
        <w:rPr>
          <w:i/>
        </w:rPr>
        <w:t xml:space="preserve"> on latency, suggesting decreased latency for stimulation with 90°</w:t>
      </w:r>
      <w:r w:rsidR="00E12ED1" w:rsidRPr="00AE22A1">
        <w:rPr>
          <w:i/>
        </w:rPr>
        <w:t xml:space="preserve"> in contrast to 45°</w:t>
      </w:r>
      <w:r w:rsidR="00C0695F" w:rsidRPr="00AE22A1">
        <w:rPr>
          <w:i/>
        </w:rPr>
        <w:t>.</w:t>
      </w:r>
      <w:r w:rsidR="00C0695F" w:rsidRPr="00AE22A1">
        <w:rPr>
          <w:b/>
          <w:i/>
        </w:rPr>
        <w:t xml:space="preserve"> C</w:t>
      </w:r>
      <w:r w:rsidR="00C0695F" w:rsidRPr="00AE22A1">
        <w:rPr>
          <w:i/>
        </w:rPr>
        <w:t xml:space="preserve"> shows the influence of </w:t>
      </w:r>
      <w:r w:rsidR="00D13C0A" w:rsidRPr="00AE22A1">
        <w:rPr>
          <w:i/>
          <w:smallCaps/>
        </w:rPr>
        <w:t xml:space="preserve">Waveform x </w:t>
      </w:r>
      <w:r w:rsidR="00C0695F" w:rsidRPr="00AE22A1">
        <w:rPr>
          <w:i/>
          <w:smallCaps/>
        </w:rPr>
        <w:t>Orientation</w:t>
      </w:r>
      <w:r w:rsidR="00C0695F" w:rsidRPr="00AE22A1">
        <w:rPr>
          <w:i/>
        </w:rPr>
        <w:t xml:space="preserve"> on latency, suggesting decreased latency for stimulation with </w:t>
      </w:r>
      <w:r w:rsidR="0088089A" w:rsidRPr="00AE22A1">
        <w:rPr>
          <w:i/>
        </w:rPr>
        <w:t>biphasic 90° and monophasic 45</w:t>
      </w:r>
      <w:r w:rsidR="00C0695F" w:rsidRPr="00AE22A1">
        <w:rPr>
          <w:i/>
        </w:rPr>
        <w:t>°</w:t>
      </w:r>
      <w:r w:rsidR="0088089A" w:rsidRPr="00AE22A1">
        <w:rPr>
          <w:i/>
        </w:rPr>
        <w:t xml:space="preserve"> in contrast to biphasic 45° and m</w:t>
      </w:r>
      <w:r w:rsidR="0088089A" w:rsidRPr="00AE22A1">
        <w:rPr>
          <w:i/>
        </w:rPr>
        <w:t>o</w:t>
      </w:r>
      <w:r w:rsidR="0088089A" w:rsidRPr="00AE22A1">
        <w:rPr>
          <w:i/>
        </w:rPr>
        <w:t>nophasic 90°</w:t>
      </w:r>
      <w:r w:rsidR="00C0695F" w:rsidRPr="00AE22A1">
        <w:rPr>
          <w:i/>
        </w:rPr>
        <w:t xml:space="preserve">. </w:t>
      </w:r>
      <w:r w:rsidR="00C0695F" w:rsidRPr="00AE22A1">
        <w:rPr>
          <w:b/>
          <w:i/>
        </w:rPr>
        <w:t>D</w:t>
      </w:r>
      <w:r w:rsidR="00C0695F" w:rsidRPr="00AE22A1">
        <w:rPr>
          <w:i/>
        </w:rPr>
        <w:t xml:space="preserve"> shows the influence of </w:t>
      </w:r>
      <w:r w:rsidR="00C0695F" w:rsidRPr="00AE22A1">
        <w:rPr>
          <w:i/>
          <w:smallCaps/>
        </w:rPr>
        <w:t>Orientation</w:t>
      </w:r>
      <w:r w:rsidR="00C0695F" w:rsidRPr="00AE22A1">
        <w:rPr>
          <w:i/>
        </w:rPr>
        <w:t xml:space="preserve"> on amplitude, suggesting decreased amplitude for stimulation with 90°</w:t>
      </w:r>
      <w:r w:rsidR="00E12ED1" w:rsidRPr="00AE22A1">
        <w:rPr>
          <w:i/>
        </w:rPr>
        <w:t xml:space="preserve"> in contrast to 45°</w:t>
      </w:r>
      <w:r w:rsidR="00C0695F" w:rsidRPr="00AE22A1">
        <w:rPr>
          <w:i/>
        </w:rPr>
        <w:t>.</w:t>
      </w:r>
    </w:p>
    <w:p w:rsidR="00E36F87" w:rsidRDefault="00E36F87"/>
    <w:p w:rsidR="00DD2B1F" w:rsidRDefault="00DD2B1F">
      <w:pPr>
        <w:jc w:val="both"/>
      </w:pPr>
    </w:p>
    <w:p w:rsidR="00DD2B1F" w:rsidRDefault="00DD2B1F">
      <w:r>
        <w:br w:type="page"/>
      </w:r>
    </w:p>
    <w:p w:rsidR="00ED2A99" w:rsidRDefault="00DD2B1F" w:rsidP="00DD2B1F">
      <w:r>
        <w:rPr>
          <w:noProof/>
          <w:lang w:val="de-DE" w:eastAsia="de-DE" w:bidi="ar-SA"/>
        </w:rPr>
        <w:lastRenderedPageBreak/>
        <w:drawing>
          <wp:inline distT="0" distB="0" distL="0" distR="0">
            <wp:extent cx="5760544" cy="3261995"/>
            <wp:effectExtent l="19050" t="0" r="0" b="0"/>
            <wp:docPr id="2" name="Grafik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8" cstate="print"/>
                    <a:stretch>
                      <a:fillRect/>
                    </a:stretch>
                  </pic:blipFill>
                  <pic:spPr>
                    <a:xfrm>
                      <a:off x="0" y="0"/>
                      <a:ext cx="5760544" cy="3261995"/>
                    </a:xfrm>
                    <a:prstGeom prst="rect">
                      <a:avLst/>
                    </a:prstGeom>
                  </pic:spPr>
                </pic:pic>
              </a:graphicData>
            </a:graphic>
          </wp:inline>
        </w:drawing>
      </w:r>
    </w:p>
    <w:p w:rsidR="007500C0" w:rsidRDefault="00DD2B1F" w:rsidP="00DD2B1F">
      <w:pPr>
        <w:rPr>
          <w:i/>
        </w:rPr>
      </w:pPr>
      <w:r w:rsidRPr="00710220">
        <w:rPr>
          <w:b/>
        </w:rPr>
        <w:t xml:space="preserve">Figure </w:t>
      </w:r>
      <w:r>
        <w:rPr>
          <w:b/>
        </w:rPr>
        <w:t>2</w:t>
      </w:r>
      <w:r w:rsidRPr="00710220">
        <w:rPr>
          <w:b/>
        </w:rPr>
        <w:t>:</w:t>
      </w:r>
      <w:r>
        <w:t xml:space="preserve">  </w:t>
      </w:r>
      <w:r w:rsidRPr="00AE22A1">
        <w:rPr>
          <w:i/>
        </w:rPr>
        <w:t xml:space="preserve">It shows the </w:t>
      </w:r>
      <w:r>
        <w:rPr>
          <w:i/>
        </w:rPr>
        <w:t>spatial distribution of the anterior stimulation point on the grid (</w:t>
      </w:r>
      <w:r w:rsidRPr="00DD2B1F">
        <w:rPr>
          <w:b/>
          <w:i/>
        </w:rPr>
        <w:t>A</w:t>
      </w:r>
      <w:r>
        <w:rPr>
          <w:i/>
        </w:rPr>
        <w:t>) as well as projected unto a template headmodel (</w:t>
      </w:r>
      <w:r w:rsidRPr="00DD2B1F">
        <w:rPr>
          <w:b/>
          <w:i/>
        </w:rPr>
        <w:t>B</w:t>
      </w:r>
      <w:r>
        <w:rPr>
          <w:i/>
        </w:rPr>
        <w:t xml:space="preserve">). Colors indicate the probability density estimate. </w:t>
      </w:r>
      <w:r w:rsidRPr="00CC1D81">
        <w:rPr>
          <w:b/>
          <w:i/>
        </w:rPr>
        <w:t>C</w:t>
      </w:r>
      <w:r>
        <w:rPr>
          <w:i/>
        </w:rPr>
        <w:t xml:space="preserve"> sho</w:t>
      </w:r>
      <w:r w:rsidR="00AB1FBC">
        <w:rPr>
          <w:i/>
        </w:rPr>
        <w:t>ws the distance of each subject's</w:t>
      </w:r>
      <w:r>
        <w:rPr>
          <w:i/>
        </w:rPr>
        <w:t xml:space="preserve"> anterior stimulation position to several motor-related brain regions</w:t>
      </w:r>
      <w:r w:rsidR="0010416B">
        <w:rPr>
          <w:i/>
        </w:rPr>
        <w:t xml:space="preserve"> with a</w:t>
      </w:r>
      <w:r w:rsidR="00C06EEF">
        <w:rPr>
          <w:i/>
        </w:rPr>
        <w:t xml:space="preserve"> scatter-</w:t>
      </w:r>
      <w:r w:rsidR="00540399">
        <w:rPr>
          <w:i/>
        </w:rPr>
        <w:t>cloud</w:t>
      </w:r>
      <w:r w:rsidR="007F3084">
        <w:rPr>
          <w:i/>
        </w:rPr>
        <w:t xml:space="preserve"> and </w:t>
      </w:r>
      <w:r>
        <w:rPr>
          <w:i/>
        </w:rPr>
        <w:t xml:space="preserve">the </w:t>
      </w:r>
      <w:r w:rsidR="00163551">
        <w:rPr>
          <w:i/>
        </w:rPr>
        <w:t xml:space="preserve">mean </w:t>
      </w:r>
      <w:r>
        <w:rPr>
          <w:i/>
        </w:rPr>
        <w:t>presented as a bar</w:t>
      </w:r>
      <w:r w:rsidR="00C2651B">
        <w:rPr>
          <w:i/>
        </w:rPr>
        <w:t>.</w:t>
      </w:r>
    </w:p>
    <w:p w:rsidR="007500C0" w:rsidRDefault="007500C0">
      <w:pPr>
        <w:rPr>
          <w:i/>
        </w:rPr>
      </w:pPr>
      <w:r>
        <w:rPr>
          <w:i/>
        </w:rPr>
        <w:br w:type="page"/>
      </w:r>
    </w:p>
    <w:p w:rsidR="00DD2B1F" w:rsidRDefault="007500C0" w:rsidP="00DD2B1F">
      <w:r>
        <w:rPr>
          <w:noProof/>
          <w:lang w:val="de-DE" w:eastAsia="de-DE" w:bidi="ar-SA"/>
        </w:rPr>
        <w:lastRenderedPageBreak/>
        <w:drawing>
          <wp:inline distT="0" distB="0" distL="0" distR="0">
            <wp:extent cx="5760720" cy="4872384"/>
            <wp:effectExtent l="19050" t="0" r="0" b="0"/>
            <wp:docPr id="3" name="Grafik 2" descr="imag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tif"/>
                    <pic:cNvPicPr/>
                  </pic:nvPicPr>
                  <pic:blipFill>
                    <a:blip r:embed="rId9" cstate="print"/>
                    <a:stretch>
                      <a:fillRect/>
                    </a:stretch>
                  </pic:blipFill>
                  <pic:spPr>
                    <a:xfrm>
                      <a:off x="0" y="0"/>
                      <a:ext cx="5760720" cy="4872384"/>
                    </a:xfrm>
                    <a:prstGeom prst="rect">
                      <a:avLst/>
                    </a:prstGeom>
                  </pic:spPr>
                </pic:pic>
              </a:graphicData>
            </a:graphic>
          </wp:inline>
        </w:drawing>
      </w:r>
    </w:p>
    <w:p w:rsidR="00CF0679" w:rsidRDefault="00CF0679" w:rsidP="00DD2B1F">
      <w:r w:rsidRPr="00710220">
        <w:rPr>
          <w:b/>
        </w:rPr>
        <w:t xml:space="preserve">Figure </w:t>
      </w:r>
      <w:r>
        <w:rPr>
          <w:b/>
        </w:rPr>
        <w:t>3</w:t>
      </w:r>
      <w:r w:rsidRPr="00710220">
        <w:rPr>
          <w:b/>
        </w:rPr>
        <w:t>:</w:t>
      </w:r>
      <w:r w:rsidR="003D5921">
        <w:rPr>
          <w:b/>
        </w:rPr>
        <w:t xml:space="preserve"> </w:t>
      </w:r>
      <w:r w:rsidRPr="00AE22A1">
        <w:rPr>
          <w:i/>
        </w:rPr>
        <w:t xml:space="preserve">It shows the </w:t>
      </w:r>
      <w:r w:rsidR="00193EC3">
        <w:rPr>
          <w:i/>
        </w:rPr>
        <w:t>influence of the factors</w:t>
      </w:r>
      <w:r w:rsidR="00F2117B">
        <w:rPr>
          <w:i/>
        </w:rPr>
        <w:t xml:space="preserve"> </w:t>
      </w:r>
      <w:r w:rsidR="00F2117B" w:rsidRPr="00AE22A1">
        <w:rPr>
          <w:i/>
          <w:smallCaps/>
        </w:rPr>
        <w:t>Orientation</w:t>
      </w:r>
      <w:r w:rsidR="00F2117B">
        <w:rPr>
          <w:i/>
        </w:rPr>
        <w:t xml:space="preserve">, </w:t>
      </w:r>
      <w:r w:rsidR="00F2117B" w:rsidRPr="00AE22A1">
        <w:rPr>
          <w:i/>
          <w:smallCaps/>
        </w:rPr>
        <w:t>Waveform</w:t>
      </w:r>
      <w:r w:rsidR="00193EC3">
        <w:rPr>
          <w:i/>
        </w:rPr>
        <w:t xml:space="preserve"> </w:t>
      </w:r>
      <w:r w:rsidR="00F2117B" w:rsidRPr="00AE22A1">
        <w:rPr>
          <w:i/>
        </w:rPr>
        <w:t xml:space="preserve">and </w:t>
      </w:r>
      <w:r w:rsidR="00F2117B">
        <w:rPr>
          <w:i/>
          <w:smallCaps/>
        </w:rPr>
        <w:t>Target</w:t>
      </w:r>
      <w:r w:rsidR="00F2117B">
        <w:rPr>
          <w:i/>
        </w:rPr>
        <w:t xml:space="preserve"> on latency and a</w:t>
      </w:r>
      <w:r w:rsidR="00F2117B">
        <w:rPr>
          <w:i/>
        </w:rPr>
        <w:t>m</w:t>
      </w:r>
      <w:r w:rsidR="00F2117B">
        <w:rPr>
          <w:i/>
        </w:rPr>
        <w:t xml:space="preserve">plitude measures for different stimulation intensities. </w:t>
      </w:r>
      <w:r w:rsidR="00631BE2">
        <w:rPr>
          <w:i/>
        </w:rPr>
        <w:t>The left column</w:t>
      </w:r>
      <w:r w:rsidR="007D362C">
        <w:rPr>
          <w:i/>
        </w:rPr>
        <w:t xml:space="preserve"> </w:t>
      </w:r>
      <w:r w:rsidR="007D362C" w:rsidRPr="007D362C">
        <w:rPr>
          <w:b/>
          <w:i/>
        </w:rPr>
        <w:t>(A-C)</w:t>
      </w:r>
      <w:r w:rsidR="00631BE2">
        <w:rPr>
          <w:i/>
        </w:rPr>
        <w:t xml:space="preserve"> shows amplitude with µVpp on the y-axis, and the </w:t>
      </w:r>
      <w:r w:rsidR="007D362C">
        <w:rPr>
          <w:i/>
        </w:rPr>
        <w:t xml:space="preserve">right </w:t>
      </w:r>
      <w:r w:rsidR="00631BE2">
        <w:rPr>
          <w:i/>
        </w:rPr>
        <w:t xml:space="preserve">column </w:t>
      </w:r>
      <w:r w:rsidR="007D362C" w:rsidRPr="007D362C">
        <w:rPr>
          <w:b/>
          <w:i/>
        </w:rPr>
        <w:t>(</w:t>
      </w:r>
      <w:r w:rsidR="007D362C">
        <w:rPr>
          <w:b/>
          <w:i/>
        </w:rPr>
        <w:t>D</w:t>
      </w:r>
      <w:r w:rsidR="007D362C" w:rsidRPr="007D362C">
        <w:rPr>
          <w:b/>
          <w:i/>
        </w:rPr>
        <w:t>-</w:t>
      </w:r>
      <w:r w:rsidR="007D362C">
        <w:rPr>
          <w:b/>
          <w:i/>
        </w:rPr>
        <w:t>F</w:t>
      </w:r>
      <w:r w:rsidR="007D362C" w:rsidRPr="007D362C">
        <w:rPr>
          <w:b/>
          <w:i/>
        </w:rPr>
        <w:t>)</w:t>
      </w:r>
      <w:r w:rsidR="007D362C">
        <w:rPr>
          <w:b/>
          <w:i/>
        </w:rPr>
        <w:t xml:space="preserve"> </w:t>
      </w:r>
      <w:r w:rsidR="007D362C">
        <w:rPr>
          <w:i/>
        </w:rPr>
        <w:t xml:space="preserve">shows </w:t>
      </w:r>
      <w:r w:rsidR="00631BE2">
        <w:rPr>
          <w:i/>
        </w:rPr>
        <w:t xml:space="preserve">latency with ms on the y-axis. </w:t>
      </w:r>
      <w:r w:rsidR="0052253C">
        <w:rPr>
          <w:i/>
        </w:rPr>
        <w:t xml:space="preserve">Data is shown </w:t>
      </w:r>
      <w:r w:rsidR="006D084A">
        <w:rPr>
          <w:i/>
        </w:rPr>
        <w:t xml:space="preserve">with </w:t>
      </w:r>
      <w:r w:rsidR="0052253C">
        <w:rPr>
          <w:i/>
        </w:rPr>
        <w:t>stimulation i</w:t>
      </w:r>
      <w:r w:rsidR="00631BE2">
        <w:rPr>
          <w:i/>
        </w:rPr>
        <w:t xml:space="preserve">ntensity </w:t>
      </w:r>
      <w:r w:rsidR="0052253C">
        <w:rPr>
          <w:i/>
        </w:rPr>
        <w:t xml:space="preserve">on the x-axis </w:t>
      </w:r>
      <w:r w:rsidR="00631BE2">
        <w:rPr>
          <w:i/>
        </w:rPr>
        <w:t xml:space="preserve">in percent of resting motor threshold. </w:t>
      </w:r>
      <w:r w:rsidR="001521A7">
        <w:rPr>
          <w:i/>
        </w:rPr>
        <w:t>Enlarged color-</w:t>
      </w:r>
      <w:r w:rsidR="0052253C">
        <w:rPr>
          <w:i/>
        </w:rPr>
        <w:t>markers indicate significant differences between the respective factor levels</w:t>
      </w:r>
      <w:r w:rsidR="0092731B">
        <w:rPr>
          <w:i/>
        </w:rPr>
        <w:t xml:space="preserve"> as </w:t>
      </w:r>
      <w:r w:rsidR="003156F5">
        <w:rPr>
          <w:i/>
        </w:rPr>
        <w:t xml:space="preserve">returned </w:t>
      </w:r>
      <w:r w:rsidR="0092731B">
        <w:rPr>
          <w:i/>
        </w:rPr>
        <w:t>by permutation ana</w:t>
      </w:r>
      <w:r w:rsidR="0092731B">
        <w:rPr>
          <w:i/>
        </w:rPr>
        <w:t>l</w:t>
      </w:r>
      <w:r w:rsidR="0092731B">
        <w:rPr>
          <w:i/>
        </w:rPr>
        <w:t>ysis</w:t>
      </w:r>
      <w:r w:rsidR="006B205E">
        <w:rPr>
          <w:i/>
        </w:rPr>
        <w:t xml:space="preserve"> (</w:t>
      </w:r>
      <w:r w:rsidR="00E11B8E">
        <w:rPr>
          <w:i/>
        </w:rPr>
        <w:t>Bonferonni</w:t>
      </w:r>
      <w:r w:rsidR="007E4E32">
        <w:rPr>
          <w:i/>
        </w:rPr>
        <w:t>-</w:t>
      </w:r>
      <w:r w:rsidR="006B205E">
        <w:rPr>
          <w:i/>
        </w:rPr>
        <w:t>co</w:t>
      </w:r>
      <w:r w:rsidR="00A91BAA">
        <w:rPr>
          <w:i/>
        </w:rPr>
        <w:t xml:space="preserve">rrected for </w:t>
      </w:r>
      <w:r w:rsidR="007E4E32">
        <w:rPr>
          <w:i/>
        </w:rPr>
        <w:t>7 x 6</w:t>
      </w:r>
      <w:r w:rsidR="00E11B8E">
        <w:rPr>
          <w:i/>
        </w:rPr>
        <w:t xml:space="preserve"> </w:t>
      </w:r>
      <w:r w:rsidR="00A91BAA">
        <w:rPr>
          <w:i/>
        </w:rPr>
        <w:t>multiple comparison)</w:t>
      </w:r>
      <w:r w:rsidR="0092731B">
        <w:rPr>
          <w:i/>
        </w:rPr>
        <w:t xml:space="preserve">. </w:t>
      </w:r>
      <w:r w:rsidR="00A07B86">
        <w:rPr>
          <w:i/>
        </w:rPr>
        <w:t xml:space="preserve">Colored patches indicate the bootstrapped 95% confidence intervals. </w:t>
      </w:r>
    </w:p>
    <w:sectPr w:rsidR="00CF0679" w:rsidSect="00DD67AB">
      <w:pgSz w:w="11906" w:h="16838"/>
      <w:pgMar w:top="1417" w:right="1417" w:bottom="1134" w:left="1417" w:header="720" w:footer="720" w:gutter="0"/>
      <w:cols w:space="72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4CCA" w:rsidRDefault="009A4CCA" w:rsidP="00DD67AB">
      <w:pPr>
        <w:spacing w:after="0" w:line="240" w:lineRule="auto"/>
      </w:pPr>
      <w:r>
        <w:separator/>
      </w:r>
    </w:p>
  </w:endnote>
  <w:endnote w:type="continuationSeparator" w:id="0">
    <w:p w:rsidR="009A4CCA" w:rsidRDefault="009A4CCA"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4CCA" w:rsidRDefault="009A4CCA" w:rsidP="00DD67AB">
      <w:pPr>
        <w:spacing w:after="0" w:line="240" w:lineRule="auto"/>
      </w:pPr>
      <w:r w:rsidRPr="00DD67AB">
        <w:rPr>
          <w:color w:val="000000"/>
        </w:rPr>
        <w:separator/>
      </w:r>
    </w:p>
  </w:footnote>
  <w:footnote w:type="continuationSeparator" w:id="0">
    <w:p w:rsidR="009A4CCA" w:rsidRDefault="009A4CCA"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10B2"/>
    <w:rsid w:val="00014F29"/>
    <w:rsid w:val="000168DC"/>
    <w:rsid w:val="00017D61"/>
    <w:rsid w:val="000264F9"/>
    <w:rsid w:val="00034D98"/>
    <w:rsid w:val="00040259"/>
    <w:rsid w:val="00047618"/>
    <w:rsid w:val="0005744F"/>
    <w:rsid w:val="0006401F"/>
    <w:rsid w:val="00082260"/>
    <w:rsid w:val="0008313B"/>
    <w:rsid w:val="00083997"/>
    <w:rsid w:val="00092317"/>
    <w:rsid w:val="00092E69"/>
    <w:rsid w:val="00093486"/>
    <w:rsid w:val="00095206"/>
    <w:rsid w:val="000A071B"/>
    <w:rsid w:val="000A1114"/>
    <w:rsid w:val="000A3107"/>
    <w:rsid w:val="000A61A6"/>
    <w:rsid w:val="000A7FD9"/>
    <w:rsid w:val="000B55FC"/>
    <w:rsid w:val="000B6F5F"/>
    <w:rsid w:val="000C3468"/>
    <w:rsid w:val="000D2322"/>
    <w:rsid w:val="000D4277"/>
    <w:rsid w:val="000D6C4B"/>
    <w:rsid w:val="000E1C23"/>
    <w:rsid w:val="000F0182"/>
    <w:rsid w:val="0010416B"/>
    <w:rsid w:val="00106651"/>
    <w:rsid w:val="00107EC7"/>
    <w:rsid w:val="00127F27"/>
    <w:rsid w:val="0014058D"/>
    <w:rsid w:val="001438E1"/>
    <w:rsid w:val="00147DB0"/>
    <w:rsid w:val="001521A7"/>
    <w:rsid w:val="00152237"/>
    <w:rsid w:val="00163551"/>
    <w:rsid w:val="00170E74"/>
    <w:rsid w:val="00173CC8"/>
    <w:rsid w:val="0017752B"/>
    <w:rsid w:val="00192324"/>
    <w:rsid w:val="00193EC3"/>
    <w:rsid w:val="001A2F04"/>
    <w:rsid w:val="001B54B3"/>
    <w:rsid w:val="001C4679"/>
    <w:rsid w:val="001C76CD"/>
    <w:rsid w:val="001D6A65"/>
    <w:rsid w:val="001E5FB8"/>
    <w:rsid w:val="00220B84"/>
    <w:rsid w:val="002211D4"/>
    <w:rsid w:val="002255D1"/>
    <w:rsid w:val="00230D69"/>
    <w:rsid w:val="00233643"/>
    <w:rsid w:val="0023727D"/>
    <w:rsid w:val="002409EE"/>
    <w:rsid w:val="002463A5"/>
    <w:rsid w:val="00250742"/>
    <w:rsid w:val="00252B0B"/>
    <w:rsid w:val="00255D8E"/>
    <w:rsid w:val="002568A5"/>
    <w:rsid w:val="0025767A"/>
    <w:rsid w:val="00271C3B"/>
    <w:rsid w:val="002755C7"/>
    <w:rsid w:val="00275C6A"/>
    <w:rsid w:val="00275D7F"/>
    <w:rsid w:val="002801D2"/>
    <w:rsid w:val="002807F2"/>
    <w:rsid w:val="002843F2"/>
    <w:rsid w:val="00284506"/>
    <w:rsid w:val="0028547C"/>
    <w:rsid w:val="002A0CAD"/>
    <w:rsid w:val="002A446F"/>
    <w:rsid w:val="002A62AF"/>
    <w:rsid w:val="002B0A8D"/>
    <w:rsid w:val="002B5802"/>
    <w:rsid w:val="002C538E"/>
    <w:rsid w:val="002D08E7"/>
    <w:rsid w:val="002D16F9"/>
    <w:rsid w:val="002D2D58"/>
    <w:rsid w:val="002D39D4"/>
    <w:rsid w:val="002F12D7"/>
    <w:rsid w:val="002F16C1"/>
    <w:rsid w:val="002F2C86"/>
    <w:rsid w:val="00311EDD"/>
    <w:rsid w:val="003156F5"/>
    <w:rsid w:val="0031639D"/>
    <w:rsid w:val="00333691"/>
    <w:rsid w:val="0034727E"/>
    <w:rsid w:val="00350D86"/>
    <w:rsid w:val="00353FF1"/>
    <w:rsid w:val="003540FF"/>
    <w:rsid w:val="00356A57"/>
    <w:rsid w:val="00361003"/>
    <w:rsid w:val="003627C8"/>
    <w:rsid w:val="003636EC"/>
    <w:rsid w:val="00363FE1"/>
    <w:rsid w:val="00364345"/>
    <w:rsid w:val="0036652C"/>
    <w:rsid w:val="00373684"/>
    <w:rsid w:val="00376DA9"/>
    <w:rsid w:val="0038033D"/>
    <w:rsid w:val="0039116D"/>
    <w:rsid w:val="003950C1"/>
    <w:rsid w:val="003A43C8"/>
    <w:rsid w:val="003A7A26"/>
    <w:rsid w:val="003B0201"/>
    <w:rsid w:val="003B57CD"/>
    <w:rsid w:val="003C1E66"/>
    <w:rsid w:val="003C2D8A"/>
    <w:rsid w:val="003C5B8D"/>
    <w:rsid w:val="003D5921"/>
    <w:rsid w:val="003D6809"/>
    <w:rsid w:val="003D7D76"/>
    <w:rsid w:val="003E32D0"/>
    <w:rsid w:val="0040074E"/>
    <w:rsid w:val="0040398A"/>
    <w:rsid w:val="004053D8"/>
    <w:rsid w:val="00405633"/>
    <w:rsid w:val="00410392"/>
    <w:rsid w:val="004207E6"/>
    <w:rsid w:val="0042442B"/>
    <w:rsid w:val="0042497E"/>
    <w:rsid w:val="0043392E"/>
    <w:rsid w:val="00441343"/>
    <w:rsid w:val="00442773"/>
    <w:rsid w:val="0045485A"/>
    <w:rsid w:val="00457DA0"/>
    <w:rsid w:val="00461FD0"/>
    <w:rsid w:val="004673BA"/>
    <w:rsid w:val="004765C0"/>
    <w:rsid w:val="004858D9"/>
    <w:rsid w:val="004862D3"/>
    <w:rsid w:val="00486C7A"/>
    <w:rsid w:val="00487246"/>
    <w:rsid w:val="00490211"/>
    <w:rsid w:val="00492AAB"/>
    <w:rsid w:val="004A3162"/>
    <w:rsid w:val="004B05EA"/>
    <w:rsid w:val="004B5E6C"/>
    <w:rsid w:val="004B7289"/>
    <w:rsid w:val="004C19D9"/>
    <w:rsid w:val="004C61FD"/>
    <w:rsid w:val="004D1CB0"/>
    <w:rsid w:val="004D26BA"/>
    <w:rsid w:val="004E0DCF"/>
    <w:rsid w:val="004F0169"/>
    <w:rsid w:val="004F5BE4"/>
    <w:rsid w:val="00502730"/>
    <w:rsid w:val="005134CB"/>
    <w:rsid w:val="005147D1"/>
    <w:rsid w:val="00516E87"/>
    <w:rsid w:val="00521910"/>
    <w:rsid w:val="0052253C"/>
    <w:rsid w:val="00522BD7"/>
    <w:rsid w:val="0052473D"/>
    <w:rsid w:val="005321F6"/>
    <w:rsid w:val="00532C25"/>
    <w:rsid w:val="005352D6"/>
    <w:rsid w:val="00540314"/>
    <w:rsid w:val="00540399"/>
    <w:rsid w:val="00540F48"/>
    <w:rsid w:val="0054130C"/>
    <w:rsid w:val="00564952"/>
    <w:rsid w:val="005727CD"/>
    <w:rsid w:val="005827CC"/>
    <w:rsid w:val="00585209"/>
    <w:rsid w:val="00586EBC"/>
    <w:rsid w:val="00587CB0"/>
    <w:rsid w:val="0059431C"/>
    <w:rsid w:val="005967FE"/>
    <w:rsid w:val="005A2C11"/>
    <w:rsid w:val="005A5308"/>
    <w:rsid w:val="005A7F8A"/>
    <w:rsid w:val="005B5313"/>
    <w:rsid w:val="005B7467"/>
    <w:rsid w:val="005D03A0"/>
    <w:rsid w:val="005D61DD"/>
    <w:rsid w:val="005E1107"/>
    <w:rsid w:val="005E5092"/>
    <w:rsid w:val="005F3850"/>
    <w:rsid w:val="005F4FF9"/>
    <w:rsid w:val="00601BF5"/>
    <w:rsid w:val="0060429D"/>
    <w:rsid w:val="00613406"/>
    <w:rsid w:val="00615A59"/>
    <w:rsid w:val="006238C0"/>
    <w:rsid w:val="006278F5"/>
    <w:rsid w:val="0063131E"/>
    <w:rsid w:val="00631BE2"/>
    <w:rsid w:val="006328CB"/>
    <w:rsid w:val="00635AC7"/>
    <w:rsid w:val="006363C0"/>
    <w:rsid w:val="00642D74"/>
    <w:rsid w:val="00652847"/>
    <w:rsid w:val="00654A68"/>
    <w:rsid w:val="00660EA7"/>
    <w:rsid w:val="006618FD"/>
    <w:rsid w:val="006730D0"/>
    <w:rsid w:val="00674636"/>
    <w:rsid w:val="00696142"/>
    <w:rsid w:val="006978A8"/>
    <w:rsid w:val="00697D66"/>
    <w:rsid w:val="006A227F"/>
    <w:rsid w:val="006A40DD"/>
    <w:rsid w:val="006A4ABC"/>
    <w:rsid w:val="006A5634"/>
    <w:rsid w:val="006A5AF7"/>
    <w:rsid w:val="006B205E"/>
    <w:rsid w:val="006B4D39"/>
    <w:rsid w:val="006B52B4"/>
    <w:rsid w:val="006B6ECB"/>
    <w:rsid w:val="006C22E2"/>
    <w:rsid w:val="006C55EA"/>
    <w:rsid w:val="006C5DAC"/>
    <w:rsid w:val="006C6A85"/>
    <w:rsid w:val="006D084A"/>
    <w:rsid w:val="006D3256"/>
    <w:rsid w:val="006D33F8"/>
    <w:rsid w:val="006D53FA"/>
    <w:rsid w:val="006E01AB"/>
    <w:rsid w:val="006E45B1"/>
    <w:rsid w:val="006F197D"/>
    <w:rsid w:val="00700B5F"/>
    <w:rsid w:val="00701C44"/>
    <w:rsid w:val="00704997"/>
    <w:rsid w:val="007074F9"/>
    <w:rsid w:val="00710220"/>
    <w:rsid w:val="0072056C"/>
    <w:rsid w:val="007225B3"/>
    <w:rsid w:val="007232E3"/>
    <w:rsid w:val="00727BE2"/>
    <w:rsid w:val="007330A5"/>
    <w:rsid w:val="007337C5"/>
    <w:rsid w:val="00733ABA"/>
    <w:rsid w:val="0074618C"/>
    <w:rsid w:val="00746F01"/>
    <w:rsid w:val="007500C0"/>
    <w:rsid w:val="007570D7"/>
    <w:rsid w:val="00757595"/>
    <w:rsid w:val="0076208B"/>
    <w:rsid w:val="00763159"/>
    <w:rsid w:val="00771213"/>
    <w:rsid w:val="0077517F"/>
    <w:rsid w:val="00785776"/>
    <w:rsid w:val="007902AF"/>
    <w:rsid w:val="007A1043"/>
    <w:rsid w:val="007B30BB"/>
    <w:rsid w:val="007B7E5C"/>
    <w:rsid w:val="007C22D8"/>
    <w:rsid w:val="007C2667"/>
    <w:rsid w:val="007D362C"/>
    <w:rsid w:val="007D68AF"/>
    <w:rsid w:val="007E4E32"/>
    <w:rsid w:val="007E6203"/>
    <w:rsid w:val="007F1266"/>
    <w:rsid w:val="007F3084"/>
    <w:rsid w:val="007F4311"/>
    <w:rsid w:val="008023C8"/>
    <w:rsid w:val="0080277D"/>
    <w:rsid w:val="008155BF"/>
    <w:rsid w:val="008300AC"/>
    <w:rsid w:val="008356AC"/>
    <w:rsid w:val="00840C6E"/>
    <w:rsid w:val="008420DB"/>
    <w:rsid w:val="00842E86"/>
    <w:rsid w:val="00853705"/>
    <w:rsid w:val="008567C9"/>
    <w:rsid w:val="00860288"/>
    <w:rsid w:val="008634AF"/>
    <w:rsid w:val="008645EB"/>
    <w:rsid w:val="00870BD6"/>
    <w:rsid w:val="00873DE3"/>
    <w:rsid w:val="00874578"/>
    <w:rsid w:val="0088089A"/>
    <w:rsid w:val="00882BAD"/>
    <w:rsid w:val="00891537"/>
    <w:rsid w:val="008939E9"/>
    <w:rsid w:val="00895716"/>
    <w:rsid w:val="008A0FD1"/>
    <w:rsid w:val="008A606D"/>
    <w:rsid w:val="008B2160"/>
    <w:rsid w:val="008C1E7B"/>
    <w:rsid w:val="008C2361"/>
    <w:rsid w:val="008C40D3"/>
    <w:rsid w:val="008D1474"/>
    <w:rsid w:val="008D3985"/>
    <w:rsid w:val="008D46C7"/>
    <w:rsid w:val="008E3EC1"/>
    <w:rsid w:val="008E5DB8"/>
    <w:rsid w:val="008E6118"/>
    <w:rsid w:val="008E6A83"/>
    <w:rsid w:val="008F137D"/>
    <w:rsid w:val="008F707A"/>
    <w:rsid w:val="00900EAD"/>
    <w:rsid w:val="00910DCE"/>
    <w:rsid w:val="00911D21"/>
    <w:rsid w:val="00915480"/>
    <w:rsid w:val="0092731B"/>
    <w:rsid w:val="00934838"/>
    <w:rsid w:val="009358D5"/>
    <w:rsid w:val="00940708"/>
    <w:rsid w:val="009418C2"/>
    <w:rsid w:val="00943C12"/>
    <w:rsid w:val="00944201"/>
    <w:rsid w:val="0095087F"/>
    <w:rsid w:val="00951954"/>
    <w:rsid w:val="0095289A"/>
    <w:rsid w:val="0095502A"/>
    <w:rsid w:val="00956A0C"/>
    <w:rsid w:val="0095759C"/>
    <w:rsid w:val="00966E60"/>
    <w:rsid w:val="0097519A"/>
    <w:rsid w:val="00982E9E"/>
    <w:rsid w:val="00986F66"/>
    <w:rsid w:val="009A4CCA"/>
    <w:rsid w:val="009A6374"/>
    <w:rsid w:val="009B634D"/>
    <w:rsid w:val="009C4A7F"/>
    <w:rsid w:val="009C557F"/>
    <w:rsid w:val="009D133F"/>
    <w:rsid w:val="009E0682"/>
    <w:rsid w:val="009F46D8"/>
    <w:rsid w:val="00A060DC"/>
    <w:rsid w:val="00A07B86"/>
    <w:rsid w:val="00A11204"/>
    <w:rsid w:val="00A123E8"/>
    <w:rsid w:val="00A12ACE"/>
    <w:rsid w:val="00A15C41"/>
    <w:rsid w:val="00A177E2"/>
    <w:rsid w:val="00A273F6"/>
    <w:rsid w:val="00A30EFE"/>
    <w:rsid w:val="00A337F4"/>
    <w:rsid w:val="00A42410"/>
    <w:rsid w:val="00A44C2D"/>
    <w:rsid w:val="00A54CA2"/>
    <w:rsid w:val="00A54E87"/>
    <w:rsid w:val="00A55D09"/>
    <w:rsid w:val="00A65F13"/>
    <w:rsid w:val="00A65F64"/>
    <w:rsid w:val="00A762A1"/>
    <w:rsid w:val="00A777EC"/>
    <w:rsid w:val="00A82C56"/>
    <w:rsid w:val="00A83FF2"/>
    <w:rsid w:val="00A8721E"/>
    <w:rsid w:val="00A875B3"/>
    <w:rsid w:val="00A91BAA"/>
    <w:rsid w:val="00A96813"/>
    <w:rsid w:val="00A9706D"/>
    <w:rsid w:val="00AA076E"/>
    <w:rsid w:val="00AA5312"/>
    <w:rsid w:val="00AA67FD"/>
    <w:rsid w:val="00AA697F"/>
    <w:rsid w:val="00AB0605"/>
    <w:rsid w:val="00AB1CB6"/>
    <w:rsid w:val="00AB1FBC"/>
    <w:rsid w:val="00AB2D3A"/>
    <w:rsid w:val="00AB428B"/>
    <w:rsid w:val="00AB4534"/>
    <w:rsid w:val="00AD57D6"/>
    <w:rsid w:val="00AE22A1"/>
    <w:rsid w:val="00AE6F2F"/>
    <w:rsid w:val="00AF3013"/>
    <w:rsid w:val="00B01BE2"/>
    <w:rsid w:val="00B02B3A"/>
    <w:rsid w:val="00B038B1"/>
    <w:rsid w:val="00B04313"/>
    <w:rsid w:val="00B12002"/>
    <w:rsid w:val="00B211B2"/>
    <w:rsid w:val="00B3166C"/>
    <w:rsid w:val="00B32740"/>
    <w:rsid w:val="00B3619A"/>
    <w:rsid w:val="00B4557E"/>
    <w:rsid w:val="00B45941"/>
    <w:rsid w:val="00B476BF"/>
    <w:rsid w:val="00B55299"/>
    <w:rsid w:val="00B575B9"/>
    <w:rsid w:val="00B60438"/>
    <w:rsid w:val="00B60779"/>
    <w:rsid w:val="00B66BD9"/>
    <w:rsid w:val="00B74B3C"/>
    <w:rsid w:val="00B832B7"/>
    <w:rsid w:val="00B83CE7"/>
    <w:rsid w:val="00B83D76"/>
    <w:rsid w:val="00B87F4C"/>
    <w:rsid w:val="00B97865"/>
    <w:rsid w:val="00BA3171"/>
    <w:rsid w:val="00BA3E71"/>
    <w:rsid w:val="00BA4E0C"/>
    <w:rsid w:val="00BA4E22"/>
    <w:rsid w:val="00BA534A"/>
    <w:rsid w:val="00BB1FAF"/>
    <w:rsid w:val="00BB7740"/>
    <w:rsid w:val="00BC3C80"/>
    <w:rsid w:val="00BD0812"/>
    <w:rsid w:val="00BD0C3F"/>
    <w:rsid w:val="00BD421E"/>
    <w:rsid w:val="00BD487C"/>
    <w:rsid w:val="00BD6056"/>
    <w:rsid w:val="00BE61D9"/>
    <w:rsid w:val="00BF17ED"/>
    <w:rsid w:val="00BF7F47"/>
    <w:rsid w:val="00C02781"/>
    <w:rsid w:val="00C0695F"/>
    <w:rsid w:val="00C06EEF"/>
    <w:rsid w:val="00C153FA"/>
    <w:rsid w:val="00C264BC"/>
    <w:rsid w:val="00C2651B"/>
    <w:rsid w:val="00C278CC"/>
    <w:rsid w:val="00C33E01"/>
    <w:rsid w:val="00C42F07"/>
    <w:rsid w:val="00C517EA"/>
    <w:rsid w:val="00C61BE4"/>
    <w:rsid w:val="00C705F9"/>
    <w:rsid w:val="00C72C69"/>
    <w:rsid w:val="00C76E89"/>
    <w:rsid w:val="00C8024F"/>
    <w:rsid w:val="00C86DBF"/>
    <w:rsid w:val="00C8779D"/>
    <w:rsid w:val="00C94729"/>
    <w:rsid w:val="00CA3479"/>
    <w:rsid w:val="00CA4291"/>
    <w:rsid w:val="00CB0B33"/>
    <w:rsid w:val="00CB4482"/>
    <w:rsid w:val="00CB60D0"/>
    <w:rsid w:val="00CC1D81"/>
    <w:rsid w:val="00CD1605"/>
    <w:rsid w:val="00CD672C"/>
    <w:rsid w:val="00CE1202"/>
    <w:rsid w:val="00CE46E8"/>
    <w:rsid w:val="00CF0679"/>
    <w:rsid w:val="00CF3B85"/>
    <w:rsid w:val="00CF4305"/>
    <w:rsid w:val="00CF5280"/>
    <w:rsid w:val="00D10D86"/>
    <w:rsid w:val="00D11286"/>
    <w:rsid w:val="00D13144"/>
    <w:rsid w:val="00D137BE"/>
    <w:rsid w:val="00D13C0A"/>
    <w:rsid w:val="00D25A56"/>
    <w:rsid w:val="00D25CA7"/>
    <w:rsid w:val="00D35BD5"/>
    <w:rsid w:val="00D37F5B"/>
    <w:rsid w:val="00D4190E"/>
    <w:rsid w:val="00D439BB"/>
    <w:rsid w:val="00D52368"/>
    <w:rsid w:val="00D62A07"/>
    <w:rsid w:val="00D70E14"/>
    <w:rsid w:val="00D756B9"/>
    <w:rsid w:val="00D77D62"/>
    <w:rsid w:val="00DA14B8"/>
    <w:rsid w:val="00DA552E"/>
    <w:rsid w:val="00DA7C09"/>
    <w:rsid w:val="00DB0C1F"/>
    <w:rsid w:val="00DD2B1F"/>
    <w:rsid w:val="00DD5E55"/>
    <w:rsid w:val="00DD67AB"/>
    <w:rsid w:val="00DD7472"/>
    <w:rsid w:val="00DE17AA"/>
    <w:rsid w:val="00DE7CC9"/>
    <w:rsid w:val="00E02EF6"/>
    <w:rsid w:val="00E11B8E"/>
    <w:rsid w:val="00E120CD"/>
    <w:rsid w:val="00E12ED1"/>
    <w:rsid w:val="00E15462"/>
    <w:rsid w:val="00E27171"/>
    <w:rsid w:val="00E30DC0"/>
    <w:rsid w:val="00E31BFC"/>
    <w:rsid w:val="00E32FDE"/>
    <w:rsid w:val="00E3320E"/>
    <w:rsid w:val="00E34B37"/>
    <w:rsid w:val="00E36F87"/>
    <w:rsid w:val="00E634D2"/>
    <w:rsid w:val="00E739E3"/>
    <w:rsid w:val="00E92A11"/>
    <w:rsid w:val="00E961B7"/>
    <w:rsid w:val="00EC761C"/>
    <w:rsid w:val="00ED260C"/>
    <w:rsid w:val="00ED2A99"/>
    <w:rsid w:val="00EE6C3A"/>
    <w:rsid w:val="00EF2F93"/>
    <w:rsid w:val="00EF3284"/>
    <w:rsid w:val="00EF5AC1"/>
    <w:rsid w:val="00F06766"/>
    <w:rsid w:val="00F11C91"/>
    <w:rsid w:val="00F13779"/>
    <w:rsid w:val="00F145F7"/>
    <w:rsid w:val="00F16398"/>
    <w:rsid w:val="00F2117B"/>
    <w:rsid w:val="00F2587B"/>
    <w:rsid w:val="00F32333"/>
    <w:rsid w:val="00F324D8"/>
    <w:rsid w:val="00F40052"/>
    <w:rsid w:val="00F40685"/>
    <w:rsid w:val="00F43552"/>
    <w:rsid w:val="00F43EA7"/>
    <w:rsid w:val="00F520EF"/>
    <w:rsid w:val="00F556EE"/>
    <w:rsid w:val="00F60148"/>
    <w:rsid w:val="00F710E5"/>
    <w:rsid w:val="00F74683"/>
    <w:rsid w:val="00F74F12"/>
    <w:rsid w:val="00F77859"/>
    <w:rsid w:val="00F779DB"/>
    <w:rsid w:val="00F84CC0"/>
    <w:rsid w:val="00F95F8D"/>
    <w:rsid w:val="00F968E0"/>
    <w:rsid w:val="00FA749D"/>
    <w:rsid w:val="00FC31EC"/>
    <w:rsid w:val="00FC5CDD"/>
    <w:rsid w:val="00FD26D6"/>
    <w:rsid w:val="00FD5B2E"/>
    <w:rsid w:val="00FE1C67"/>
    <w:rsid w:val="00FE473E"/>
    <w:rsid w:val="00FF3734"/>
    <w:rsid w:val="00FF3CBC"/>
    <w:rsid w:val="00FF3CF9"/>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people" Target="peop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3F1E36-36EE-44AA-B693-795162B2E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325</Words>
  <Characters>20953</Characters>
  <Application>Microsoft Office Word</Application>
  <DocSecurity>0</DocSecurity>
  <Lines>174</Lines>
  <Paragraphs>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423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218</cp:revision>
  <cp:lastPrinted>2016-12-20T12:55:00Z</cp:lastPrinted>
  <dcterms:created xsi:type="dcterms:W3CDTF">2016-12-17T09:50:00Z</dcterms:created>
  <dcterms:modified xsi:type="dcterms:W3CDTF">2016-12-29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